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5CAFB78D">
            <wp:simplePos x="0" y="0"/>
            <wp:positionH relativeFrom="column">
              <wp:posOffset>800100</wp:posOffset>
            </wp:positionH>
            <wp:positionV relativeFrom="paragraph">
              <wp:posOffset>354330</wp:posOffset>
            </wp:positionV>
            <wp:extent cx="3543300" cy="1499235"/>
            <wp:effectExtent l="0" t="0" r="12700" b="0"/>
            <wp:wrapTight wrapText="bothSides">
              <wp:wrapPolygon edited="0">
                <wp:start x="0" y="0"/>
                <wp:lineTo x="0" y="21225"/>
                <wp:lineTo x="21523" y="21225"/>
                <wp:lineTo x="2152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77A1B22A"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Date)</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 xml:space="preserve">Sean </w:t>
            </w:r>
            <w:proofErr w:type="spellStart"/>
            <w:r w:rsidRPr="00A26F7F">
              <w:rPr>
                <w:rFonts w:ascii="Times New Roman" w:hAnsi="Times New Roman" w:cs="Times New Roman"/>
                <w:bCs/>
                <w:sz w:val="32"/>
              </w:rPr>
              <w:t>Bechhofer</w:t>
            </w:r>
            <w:proofErr w:type="spellEnd"/>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7D3156F0" w14:textId="77777777" w:rsidR="00A26F7F" w:rsidRPr="00A26F7F" w:rsidRDefault="005B7A73">
          <w:pPr>
            <w:pStyle w:val="TOC1"/>
            <w:rPr>
              <w:rFonts w:ascii="Times New Roman" w:hAnsi="Times New Roman" w:cs="Times New Roman"/>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r w:rsidR="00A26F7F" w:rsidRPr="00A26F7F">
            <w:rPr>
              <w:rFonts w:ascii="Times New Roman" w:hAnsi="Times New Roman" w:cs="Times New Roman"/>
              <w:noProof/>
            </w:rPr>
            <w:t>LIST OF FIGURES</w:t>
          </w:r>
          <w:r w:rsidR="00A26F7F" w:rsidRPr="00A26F7F">
            <w:rPr>
              <w:rFonts w:ascii="Times New Roman" w:hAnsi="Times New Roman" w:cs="Times New Roman"/>
              <w:noProof/>
            </w:rPr>
            <w:tab/>
          </w:r>
          <w:r w:rsidR="00A26F7F" w:rsidRPr="00A26F7F">
            <w:rPr>
              <w:rFonts w:ascii="Times New Roman" w:hAnsi="Times New Roman" w:cs="Times New Roman"/>
              <w:noProof/>
            </w:rPr>
            <w:fldChar w:fldCharType="begin"/>
          </w:r>
          <w:r w:rsidR="00A26F7F" w:rsidRPr="00A26F7F">
            <w:rPr>
              <w:rFonts w:ascii="Times New Roman" w:hAnsi="Times New Roman" w:cs="Times New Roman"/>
              <w:noProof/>
            </w:rPr>
            <w:instrText xml:space="preserve"> PAGEREF _Toc261028539 \h </w:instrText>
          </w:r>
          <w:r w:rsidR="00A26F7F" w:rsidRPr="00A26F7F">
            <w:rPr>
              <w:rFonts w:ascii="Times New Roman" w:hAnsi="Times New Roman" w:cs="Times New Roman"/>
              <w:noProof/>
            </w:rPr>
          </w:r>
          <w:r w:rsidR="00A26F7F" w:rsidRPr="00A26F7F">
            <w:rPr>
              <w:rFonts w:ascii="Times New Roman" w:hAnsi="Times New Roman" w:cs="Times New Roman"/>
              <w:noProof/>
            </w:rPr>
            <w:fldChar w:fldCharType="separate"/>
          </w:r>
          <w:r w:rsidR="00A26F7F" w:rsidRPr="00A26F7F">
            <w:rPr>
              <w:rFonts w:ascii="Times New Roman" w:hAnsi="Times New Roman" w:cs="Times New Roman"/>
              <w:noProof/>
            </w:rPr>
            <w:t>2</w:t>
          </w:r>
          <w:r w:rsidR="00A26F7F" w:rsidRPr="00A26F7F">
            <w:rPr>
              <w:rFonts w:ascii="Times New Roman" w:hAnsi="Times New Roman" w:cs="Times New Roman"/>
              <w:noProof/>
            </w:rPr>
            <w:fldChar w:fldCharType="end"/>
          </w:r>
        </w:p>
        <w:p w14:paraId="68E13B15" w14:textId="77777777" w:rsidR="00A26F7F" w:rsidRPr="00A26F7F" w:rsidRDefault="00A26F7F">
          <w:pPr>
            <w:pStyle w:val="TOC1"/>
            <w:rPr>
              <w:rFonts w:ascii="Times New Roman" w:hAnsi="Times New Roman" w:cs="Times New Roman"/>
              <w:b w:val="0"/>
              <w:noProof/>
              <w:lang w:eastAsia="ja-JP"/>
            </w:rPr>
          </w:pPr>
          <w:r w:rsidRPr="00A26F7F">
            <w:rPr>
              <w:rFonts w:ascii="Times New Roman" w:hAnsi="Times New Roman" w:cs="Times New Roman"/>
              <w:noProof/>
            </w:rPr>
            <w:t>LIST OF TABLES</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40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3</w:t>
          </w:r>
          <w:r w:rsidRPr="00A26F7F">
            <w:rPr>
              <w:rFonts w:ascii="Times New Roman" w:hAnsi="Times New Roman" w:cs="Times New Roman"/>
              <w:noProof/>
            </w:rPr>
            <w:fldChar w:fldCharType="end"/>
          </w:r>
        </w:p>
        <w:p w14:paraId="23A48540" w14:textId="77777777" w:rsidR="00A26F7F" w:rsidRPr="00A26F7F" w:rsidRDefault="00A26F7F">
          <w:pPr>
            <w:pStyle w:val="TOC1"/>
            <w:rPr>
              <w:rFonts w:ascii="Times New Roman" w:hAnsi="Times New Roman" w:cs="Times New Roman"/>
              <w:b w:val="0"/>
              <w:noProof/>
              <w:lang w:eastAsia="ja-JP"/>
            </w:rPr>
          </w:pPr>
          <w:r w:rsidRPr="00A26F7F">
            <w:rPr>
              <w:rFonts w:ascii="Times New Roman" w:hAnsi="Times New Roman" w:cs="Times New Roman"/>
              <w:noProof/>
            </w:rPr>
            <w:t>ABSTRACT:</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41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4</w:t>
          </w:r>
          <w:r w:rsidRPr="00A26F7F">
            <w:rPr>
              <w:rFonts w:ascii="Times New Roman" w:hAnsi="Times New Roman" w:cs="Times New Roman"/>
              <w:noProof/>
            </w:rPr>
            <w:fldChar w:fldCharType="end"/>
          </w:r>
        </w:p>
        <w:p w14:paraId="79989BF3" w14:textId="77777777" w:rsidR="00A26F7F" w:rsidRPr="00A26F7F" w:rsidRDefault="00A26F7F">
          <w:pPr>
            <w:pStyle w:val="TOC1"/>
            <w:tabs>
              <w:tab w:val="left" w:pos="382"/>
            </w:tabs>
            <w:rPr>
              <w:rFonts w:ascii="Times New Roman" w:hAnsi="Times New Roman" w:cs="Times New Roman"/>
              <w:b w:val="0"/>
              <w:noProof/>
              <w:lang w:eastAsia="ja-JP"/>
            </w:rPr>
          </w:pPr>
          <w:r w:rsidRPr="00A26F7F">
            <w:rPr>
              <w:rFonts w:ascii="Times New Roman" w:hAnsi="Times New Roman" w:cs="Times New Roman"/>
              <w:noProof/>
            </w:rPr>
            <w:t>1</w:t>
          </w:r>
          <w:r w:rsidRPr="00A26F7F">
            <w:rPr>
              <w:rFonts w:ascii="Times New Roman" w:hAnsi="Times New Roman" w:cs="Times New Roman"/>
              <w:b w:val="0"/>
              <w:noProof/>
              <w:lang w:eastAsia="ja-JP"/>
            </w:rPr>
            <w:tab/>
          </w:r>
          <w:r w:rsidRPr="00A26F7F">
            <w:rPr>
              <w:rFonts w:ascii="Times New Roman" w:hAnsi="Times New Roman" w:cs="Times New Roman"/>
              <w:noProof/>
            </w:rPr>
            <w:t>INTRODUCTION:</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42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5</w:t>
          </w:r>
          <w:r w:rsidRPr="00A26F7F">
            <w:rPr>
              <w:rFonts w:ascii="Times New Roman" w:hAnsi="Times New Roman" w:cs="Times New Roman"/>
              <w:noProof/>
            </w:rPr>
            <w:fldChar w:fldCharType="end"/>
          </w:r>
        </w:p>
        <w:p w14:paraId="6EA39FDA"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1.1</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Project Aims And Objectives:</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43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6</w:t>
          </w:r>
          <w:r w:rsidRPr="00A26F7F">
            <w:rPr>
              <w:rFonts w:ascii="Times New Roman" w:hAnsi="Times New Roman" w:cs="Times New Roman"/>
              <w:noProof/>
            </w:rPr>
            <w:fldChar w:fldCharType="end"/>
          </w:r>
        </w:p>
        <w:p w14:paraId="163861AA"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1.2</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Project Scope:</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44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6</w:t>
          </w:r>
          <w:r w:rsidRPr="00A26F7F">
            <w:rPr>
              <w:rFonts w:ascii="Times New Roman" w:hAnsi="Times New Roman" w:cs="Times New Roman"/>
              <w:noProof/>
            </w:rPr>
            <w:fldChar w:fldCharType="end"/>
          </w:r>
        </w:p>
        <w:p w14:paraId="0C0766CA"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1.3</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Report Structure:</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45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7</w:t>
          </w:r>
          <w:r w:rsidRPr="00A26F7F">
            <w:rPr>
              <w:rFonts w:ascii="Times New Roman" w:hAnsi="Times New Roman" w:cs="Times New Roman"/>
              <w:noProof/>
            </w:rPr>
            <w:fldChar w:fldCharType="end"/>
          </w:r>
        </w:p>
        <w:p w14:paraId="12FF176C" w14:textId="77777777" w:rsidR="00A26F7F" w:rsidRPr="00A26F7F" w:rsidRDefault="00A26F7F">
          <w:pPr>
            <w:pStyle w:val="TOC1"/>
            <w:tabs>
              <w:tab w:val="left" w:pos="382"/>
            </w:tabs>
            <w:rPr>
              <w:rFonts w:ascii="Times New Roman" w:hAnsi="Times New Roman" w:cs="Times New Roman"/>
              <w:b w:val="0"/>
              <w:noProof/>
              <w:lang w:eastAsia="ja-JP"/>
            </w:rPr>
          </w:pPr>
          <w:r w:rsidRPr="00A26F7F">
            <w:rPr>
              <w:rFonts w:ascii="Times New Roman" w:hAnsi="Times New Roman" w:cs="Times New Roman"/>
              <w:noProof/>
            </w:rPr>
            <w:t>2</w:t>
          </w:r>
          <w:r w:rsidRPr="00A26F7F">
            <w:rPr>
              <w:rFonts w:ascii="Times New Roman" w:hAnsi="Times New Roman" w:cs="Times New Roman"/>
              <w:b w:val="0"/>
              <w:noProof/>
              <w:lang w:eastAsia="ja-JP"/>
            </w:rPr>
            <w:tab/>
          </w:r>
          <w:r w:rsidRPr="00A26F7F">
            <w:rPr>
              <w:rFonts w:ascii="Times New Roman" w:hAnsi="Times New Roman" w:cs="Times New Roman"/>
              <w:noProof/>
            </w:rPr>
            <w:t>BACKGROUND:</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46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8</w:t>
          </w:r>
          <w:r w:rsidRPr="00A26F7F">
            <w:rPr>
              <w:rFonts w:ascii="Times New Roman" w:hAnsi="Times New Roman" w:cs="Times New Roman"/>
              <w:noProof/>
            </w:rPr>
            <w:fldChar w:fldCharType="end"/>
          </w:r>
        </w:p>
        <w:p w14:paraId="5F323B03"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2.1</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OWL API:</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47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8</w:t>
          </w:r>
          <w:r w:rsidRPr="00A26F7F">
            <w:rPr>
              <w:rFonts w:ascii="Times New Roman" w:hAnsi="Times New Roman" w:cs="Times New Roman"/>
              <w:noProof/>
            </w:rPr>
            <w:fldChar w:fldCharType="end"/>
          </w:r>
        </w:p>
        <w:p w14:paraId="250EC572" w14:textId="77777777" w:rsidR="00A26F7F" w:rsidRPr="00A26F7F" w:rsidRDefault="00A26F7F">
          <w:pPr>
            <w:pStyle w:val="TOC3"/>
            <w:tabs>
              <w:tab w:val="left" w:pos="1200"/>
              <w:tab w:val="right" w:leader="dot" w:pos="8290"/>
            </w:tabs>
            <w:rPr>
              <w:rFonts w:ascii="Times New Roman" w:hAnsi="Times New Roman" w:cs="Times New Roman"/>
              <w:noProof/>
              <w:lang w:eastAsia="ja-JP"/>
            </w:rPr>
          </w:pPr>
          <w:r w:rsidRPr="00A26F7F">
            <w:rPr>
              <w:rFonts w:ascii="Times New Roman" w:hAnsi="Times New Roman" w:cs="Times New Roman"/>
              <w:noProof/>
            </w:rPr>
            <w:t>2.1.1</w:t>
          </w:r>
          <w:r w:rsidRPr="00A26F7F">
            <w:rPr>
              <w:rFonts w:ascii="Times New Roman" w:hAnsi="Times New Roman" w:cs="Times New Roman"/>
              <w:noProof/>
              <w:lang w:eastAsia="ja-JP"/>
            </w:rPr>
            <w:tab/>
          </w:r>
          <w:r w:rsidRPr="00A26F7F">
            <w:rPr>
              <w:rFonts w:ascii="Times New Roman" w:hAnsi="Times New Roman" w:cs="Times New Roman"/>
              <w:noProof/>
            </w:rPr>
            <w:t>OWL</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48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8</w:t>
          </w:r>
          <w:r w:rsidRPr="00A26F7F">
            <w:rPr>
              <w:rFonts w:ascii="Times New Roman" w:hAnsi="Times New Roman" w:cs="Times New Roman"/>
              <w:noProof/>
            </w:rPr>
            <w:fldChar w:fldCharType="end"/>
          </w:r>
        </w:p>
        <w:p w14:paraId="42B97AB5" w14:textId="77777777" w:rsidR="00A26F7F" w:rsidRPr="00A26F7F" w:rsidRDefault="00A26F7F">
          <w:pPr>
            <w:pStyle w:val="TOC3"/>
            <w:tabs>
              <w:tab w:val="left" w:pos="1200"/>
              <w:tab w:val="right" w:leader="dot" w:pos="8290"/>
            </w:tabs>
            <w:rPr>
              <w:rFonts w:ascii="Times New Roman" w:hAnsi="Times New Roman" w:cs="Times New Roman"/>
              <w:noProof/>
              <w:lang w:eastAsia="ja-JP"/>
            </w:rPr>
          </w:pPr>
          <w:r w:rsidRPr="00A26F7F">
            <w:rPr>
              <w:rFonts w:ascii="Times New Roman" w:hAnsi="Times New Roman" w:cs="Times New Roman"/>
              <w:noProof/>
            </w:rPr>
            <w:t>2.1.2</w:t>
          </w:r>
          <w:r w:rsidRPr="00A26F7F">
            <w:rPr>
              <w:rFonts w:ascii="Times New Roman" w:hAnsi="Times New Roman" w:cs="Times New Roman"/>
              <w:noProof/>
              <w:lang w:eastAsia="ja-JP"/>
            </w:rPr>
            <w:tab/>
          </w:r>
          <w:r w:rsidRPr="00A26F7F">
            <w:rPr>
              <w:rFonts w:ascii="Times New Roman" w:hAnsi="Times New Roman" w:cs="Times New Roman"/>
              <w:noProof/>
            </w:rPr>
            <w:t>OWL API</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49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8</w:t>
          </w:r>
          <w:r w:rsidRPr="00A26F7F">
            <w:rPr>
              <w:rFonts w:ascii="Times New Roman" w:hAnsi="Times New Roman" w:cs="Times New Roman"/>
              <w:noProof/>
            </w:rPr>
            <w:fldChar w:fldCharType="end"/>
          </w:r>
        </w:p>
        <w:p w14:paraId="60A558DB"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2.2</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Ontology Driven User Interface</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50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9</w:t>
          </w:r>
          <w:r w:rsidRPr="00A26F7F">
            <w:rPr>
              <w:rFonts w:ascii="Times New Roman" w:hAnsi="Times New Roman" w:cs="Times New Roman"/>
              <w:noProof/>
            </w:rPr>
            <w:fldChar w:fldCharType="end"/>
          </w:r>
        </w:p>
        <w:p w14:paraId="424EA100"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2.3</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Information Retrieval Methods</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51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9</w:t>
          </w:r>
          <w:r w:rsidRPr="00A26F7F">
            <w:rPr>
              <w:rFonts w:ascii="Times New Roman" w:hAnsi="Times New Roman" w:cs="Times New Roman"/>
              <w:noProof/>
            </w:rPr>
            <w:fldChar w:fldCharType="end"/>
          </w:r>
        </w:p>
        <w:p w14:paraId="5D8355DD" w14:textId="77777777" w:rsidR="00A26F7F" w:rsidRPr="00A26F7F" w:rsidRDefault="00A26F7F">
          <w:pPr>
            <w:pStyle w:val="TOC3"/>
            <w:tabs>
              <w:tab w:val="left" w:pos="1200"/>
              <w:tab w:val="right" w:leader="dot" w:pos="8290"/>
            </w:tabs>
            <w:rPr>
              <w:rFonts w:ascii="Times New Roman" w:hAnsi="Times New Roman" w:cs="Times New Roman"/>
              <w:noProof/>
              <w:lang w:eastAsia="ja-JP"/>
            </w:rPr>
          </w:pPr>
          <w:r w:rsidRPr="00A26F7F">
            <w:rPr>
              <w:rFonts w:ascii="Times New Roman" w:hAnsi="Times New Roman" w:cs="Times New Roman"/>
              <w:noProof/>
            </w:rPr>
            <w:t>2.3.1</w:t>
          </w:r>
          <w:r w:rsidRPr="00A26F7F">
            <w:rPr>
              <w:rFonts w:ascii="Times New Roman" w:hAnsi="Times New Roman" w:cs="Times New Roman"/>
              <w:noProof/>
              <w:lang w:eastAsia="ja-JP"/>
            </w:rPr>
            <w:tab/>
          </w:r>
          <w:r w:rsidRPr="00A26F7F">
            <w:rPr>
              <w:rFonts w:ascii="Times New Roman" w:hAnsi="Times New Roman" w:cs="Times New Roman"/>
              <w:noProof/>
            </w:rPr>
            <w:t>Keyword Based Search</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52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w:t>
          </w:r>
          <w:r w:rsidRPr="00A26F7F">
            <w:rPr>
              <w:rFonts w:ascii="Times New Roman" w:hAnsi="Times New Roman" w:cs="Times New Roman"/>
              <w:noProof/>
            </w:rPr>
            <w:t>0</w:t>
          </w:r>
          <w:r w:rsidRPr="00A26F7F">
            <w:rPr>
              <w:rFonts w:ascii="Times New Roman" w:hAnsi="Times New Roman" w:cs="Times New Roman"/>
              <w:noProof/>
            </w:rPr>
            <w:fldChar w:fldCharType="end"/>
          </w:r>
        </w:p>
        <w:p w14:paraId="1281E976" w14:textId="77777777" w:rsidR="00A26F7F" w:rsidRPr="00A26F7F" w:rsidRDefault="00A26F7F">
          <w:pPr>
            <w:pStyle w:val="TOC3"/>
            <w:tabs>
              <w:tab w:val="left" w:pos="1200"/>
              <w:tab w:val="right" w:leader="dot" w:pos="8290"/>
            </w:tabs>
            <w:rPr>
              <w:rFonts w:ascii="Times New Roman" w:hAnsi="Times New Roman" w:cs="Times New Roman"/>
              <w:noProof/>
              <w:lang w:eastAsia="ja-JP"/>
            </w:rPr>
          </w:pPr>
          <w:r w:rsidRPr="00A26F7F">
            <w:rPr>
              <w:rFonts w:ascii="Times New Roman" w:hAnsi="Times New Roman" w:cs="Times New Roman"/>
              <w:noProof/>
            </w:rPr>
            <w:t>2.3.2</w:t>
          </w:r>
          <w:r w:rsidRPr="00A26F7F">
            <w:rPr>
              <w:rFonts w:ascii="Times New Roman" w:hAnsi="Times New Roman" w:cs="Times New Roman"/>
              <w:noProof/>
              <w:lang w:eastAsia="ja-JP"/>
            </w:rPr>
            <w:tab/>
          </w:r>
          <w:r w:rsidRPr="00A26F7F">
            <w:rPr>
              <w:rFonts w:ascii="Times New Roman" w:hAnsi="Times New Roman" w:cs="Times New Roman"/>
              <w:noProof/>
            </w:rPr>
            <w:t>Faceted Based Search</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53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0</w:t>
          </w:r>
          <w:r w:rsidRPr="00A26F7F">
            <w:rPr>
              <w:rFonts w:ascii="Times New Roman" w:hAnsi="Times New Roman" w:cs="Times New Roman"/>
              <w:noProof/>
            </w:rPr>
            <w:fldChar w:fldCharType="end"/>
          </w:r>
        </w:p>
        <w:p w14:paraId="1CE6161B"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2.4</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Ontology Visual Querying</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54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1</w:t>
          </w:r>
          <w:r w:rsidRPr="00A26F7F">
            <w:rPr>
              <w:rFonts w:ascii="Times New Roman" w:hAnsi="Times New Roman" w:cs="Times New Roman"/>
              <w:noProof/>
            </w:rPr>
            <w:fldChar w:fldCharType="end"/>
          </w:r>
        </w:p>
        <w:p w14:paraId="41EAD32A" w14:textId="77777777" w:rsidR="00A26F7F" w:rsidRPr="00A26F7F" w:rsidRDefault="00A26F7F">
          <w:pPr>
            <w:pStyle w:val="TOC1"/>
            <w:tabs>
              <w:tab w:val="left" w:pos="382"/>
            </w:tabs>
            <w:rPr>
              <w:rFonts w:ascii="Times New Roman" w:hAnsi="Times New Roman" w:cs="Times New Roman"/>
              <w:b w:val="0"/>
              <w:noProof/>
              <w:lang w:eastAsia="ja-JP"/>
            </w:rPr>
          </w:pPr>
          <w:r w:rsidRPr="00A26F7F">
            <w:rPr>
              <w:rFonts w:ascii="Times New Roman" w:hAnsi="Times New Roman" w:cs="Times New Roman"/>
              <w:noProof/>
            </w:rPr>
            <w:t>3</w:t>
          </w:r>
          <w:r w:rsidRPr="00A26F7F">
            <w:rPr>
              <w:rFonts w:ascii="Times New Roman" w:hAnsi="Times New Roman" w:cs="Times New Roman"/>
              <w:b w:val="0"/>
              <w:noProof/>
              <w:lang w:eastAsia="ja-JP"/>
            </w:rPr>
            <w:tab/>
          </w:r>
          <w:r w:rsidRPr="00A26F7F">
            <w:rPr>
              <w:rFonts w:ascii="Times New Roman" w:hAnsi="Times New Roman" w:cs="Times New Roman"/>
              <w:noProof/>
            </w:rPr>
            <w:t>RESEARCH METHODS:</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55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2</w:t>
          </w:r>
          <w:r w:rsidRPr="00A26F7F">
            <w:rPr>
              <w:rFonts w:ascii="Times New Roman" w:hAnsi="Times New Roman" w:cs="Times New Roman"/>
              <w:noProof/>
            </w:rPr>
            <w:fldChar w:fldCharType="end"/>
          </w:r>
        </w:p>
        <w:p w14:paraId="68B3C56D"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3.1</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Project Plan:</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56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2</w:t>
          </w:r>
          <w:r w:rsidRPr="00A26F7F">
            <w:rPr>
              <w:rFonts w:ascii="Times New Roman" w:hAnsi="Times New Roman" w:cs="Times New Roman"/>
              <w:noProof/>
            </w:rPr>
            <w:fldChar w:fldCharType="end"/>
          </w:r>
        </w:p>
        <w:p w14:paraId="53A9D843"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3.2</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Project Deliverables:</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57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2</w:t>
          </w:r>
          <w:r w:rsidRPr="00A26F7F">
            <w:rPr>
              <w:rFonts w:ascii="Times New Roman" w:hAnsi="Times New Roman" w:cs="Times New Roman"/>
              <w:noProof/>
            </w:rPr>
            <w:fldChar w:fldCharType="end"/>
          </w:r>
        </w:p>
        <w:p w14:paraId="35DA713C"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3.3</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Project Evaluation Plan:</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58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2</w:t>
          </w:r>
          <w:r w:rsidRPr="00A26F7F">
            <w:rPr>
              <w:rFonts w:ascii="Times New Roman" w:hAnsi="Times New Roman" w:cs="Times New Roman"/>
              <w:noProof/>
            </w:rPr>
            <w:fldChar w:fldCharType="end"/>
          </w:r>
        </w:p>
        <w:p w14:paraId="1836DE0C"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3.4</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Project Tools:</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59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2</w:t>
          </w:r>
          <w:r w:rsidRPr="00A26F7F">
            <w:rPr>
              <w:rFonts w:ascii="Times New Roman" w:hAnsi="Times New Roman" w:cs="Times New Roman"/>
              <w:noProof/>
            </w:rPr>
            <w:fldChar w:fldCharType="end"/>
          </w:r>
        </w:p>
        <w:p w14:paraId="0BF11E45" w14:textId="77777777" w:rsidR="00A26F7F" w:rsidRPr="00A26F7F" w:rsidRDefault="00A26F7F">
          <w:pPr>
            <w:pStyle w:val="TOC1"/>
            <w:tabs>
              <w:tab w:val="left" w:pos="382"/>
            </w:tabs>
            <w:rPr>
              <w:rFonts w:ascii="Times New Roman" w:hAnsi="Times New Roman" w:cs="Times New Roman"/>
              <w:b w:val="0"/>
              <w:noProof/>
              <w:lang w:eastAsia="ja-JP"/>
            </w:rPr>
          </w:pPr>
          <w:r w:rsidRPr="00A26F7F">
            <w:rPr>
              <w:rFonts w:ascii="Times New Roman" w:hAnsi="Times New Roman" w:cs="Times New Roman"/>
              <w:noProof/>
            </w:rPr>
            <w:t>4</w:t>
          </w:r>
          <w:r w:rsidRPr="00A26F7F">
            <w:rPr>
              <w:rFonts w:ascii="Times New Roman" w:hAnsi="Times New Roman" w:cs="Times New Roman"/>
              <w:b w:val="0"/>
              <w:noProof/>
              <w:lang w:eastAsia="ja-JP"/>
            </w:rPr>
            <w:tab/>
          </w:r>
          <w:r w:rsidRPr="00A26F7F">
            <w:rPr>
              <w:rFonts w:ascii="Times New Roman" w:hAnsi="Times New Roman" w:cs="Times New Roman"/>
              <w:noProof/>
            </w:rPr>
            <w:t>PROGRESS:</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60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3</w:t>
          </w:r>
          <w:r w:rsidRPr="00A26F7F">
            <w:rPr>
              <w:rFonts w:ascii="Times New Roman" w:hAnsi="Times New Roman" w:cs="Times New Roman"/>
              <w:noProof/>
            </w:rPr>
            <w:fldChar w:fldCharType="end"/>
          </w:r>
        </w:p>
        <w:p w14:paraId="3C23017A"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4.1</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Users Stories:</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61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3</w:t>
          </w:r>
          <w:r w:rsidRPr="00A26F7F">
            <w:rPr>
              <w:rFonts w:ascii="Times New Roman" w:hAnsi="Times New Roman" w:cs="Times New Roman"/>
              <w:noProof/>
            </w:rPr>
            <w:fldChar w:fldCharType="end"/>
          </w:r>
        </w:p>
        <w:p w14:paraId="25FC78F1"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4.2</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Acceptance Tests:</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62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3</w:t>
          </w:r>
          <w:r w:rsidRPr="00A26F7F">
            <w:rPr>
              <w:rFonts w:ascii="Times New Roman" w:hAnsi="Times New Roman" w:cs="Times New Roman"/>
              <w:noProof/>
            </w:rPr>
            <w:fldChar w:fldCharType="end"/>
          </w:r>
        </w:p>
        <w:p w14:paraId="61B8844C" w14:textId="77777777" w:rsidR="00A26F7F" w:rsidRPr="00A26F7F" w:rsidRDefault="00A26F7F">
          <w:pPr>
            <w:pStyle w:val="TOC2"/>
            <w:tabs>
              <w:tab w:val="left" w:pos="755"/>
              <w:tab w:val="right" w:leader="dot" w:pos="8290"/>
            </w:tabs>
            <w:rPr>
              <w:rFonts w:ascii="Times New Roman" w:hAnsi="Times New Roman" w:cs="Times New Roman"/>
              <w:b w:val="0"/>
              <w:noProof/>
              <w:sz w:val="24"/>
              <w:szCs w:val="24"/>
              <w:lang w:eastAsia="ja-JP"/>
            </w:rPr>
          </w:pPr>
          <w:r w:rsidRPr="00A26F7F">
            <w:rPr>
              <w:rFonts w:ascii="Times New Roman" w:hAnsi="Times New Roman" w:cs="Times New Roman"/>
              <w:noProof/>
            </w:rPr>
            <w:t>4.3</w:t>
          </w:r>
          <w:r w:rsidRPr="00A26F7F">
            <w:rPr>
              <w:rFonts w:ascii="Times New Roman" w:hAnsi="Times New Roman" w:cs="Times New Roman"/>
              <w:b w:val="0"/>
              <w:noProof/>
              <w:sz w:val="24"/>
              <w:szCs w:val="24"/>
              <w:lang w:eastAsia="ja-JP"/>
            </w:rPr>
            <w:tab/>
          </w:r>
          <w:r w:rsidRPr="00A26F7F">
            <w:rPr>
              <w:rFonts w:ascii="Times New Roman" w:hAnsi="Times New Roman" w:cs="Times New Roman"/>
              <w:noProof/>
            </w:rPr>
            <w:t>Prototype:</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63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3</w:t>
          </w:r>
          <w:r w:rsidRPr="00A26F7F">
            <w:rPr>
              <w:rFonts w:ascii="Times New Roman" w:hAnsi="Times New Roman" w:cs="Times New Roman"/>
              <w:noProof/>
            </w:rPr>
            <w:fldChar w:fldCharType="end"/>
          </w:r>
        </w:p>
        <w:p w14:paraId="7EB85423" w14:textId="77777777" w:rsidR="00A26F7F" w:rsidRPr="00A26F7F" w:rsidRDefault="00A26F7F">
          <w:pPr>
            <w:pStyle w:val="TOC1"/>
            <w:tabs>
              <w:tab w:val="left" w:pos="382"/>
            </w:tabs>
            <w:rPr>
              <w:rFonts w:ascii="Times New Roman" w:hAnsi="Times New Roman" w:cs="Times New Roman"/>
              <w:b w:val="0"/>
              <w:noProof/>
              <w:lang w:eastAsia="ja-JP"/>
            </w:rPr>
          </w:pPr>
          <w:r w:rsidRPr="00A26F7F">
            <w:rPr>
              <w:rFonts w:ascii="Times New Roman" w:hAnsi="Times New Roman" w:cs="Times New Roman"/>
              <w:noProof/>
            </w:rPr>
            <w:t>5</w:t>
          </w:r>
          <w:r w:rsidRPr="00A26F7F">
            <w:rPr>
              <w:rFonts w:ascii="Times New Roman" w:hAnsi="Times New Roman" w:cs="Times New Roman"/>
              <w:b w:val="0"/>
              <w:noProof/>
              <w:lang w:eastAsia="ja-JP"/>
            </w:rPr>
            <w:tab/>
          </w:r>
          <w:r w:rsidRPr="00A26F7F">
            <w:rPr>
              <w:rFonts w:ascii="Times New Roman" w:hAnsi="Times New Roman" w:cs="Times New Roman"/>
              <w:noProof/>
            </w:rPr>
            <w:t>REFERENCES:</w:t>
          </w:r>
          <w:r w:rsidRPr="00A26F7F">
            <w:rPr>
              <w:rFonts w:ascii="Times New Roman" w:hAnsi="Times New Roman" w:cs="Times New Roman"/>
              <w:noProof/>
            </w:rPr>
            <w:tab/>
          </w:r>
          <w:r w:rsidRPr="00A26F7F">
            <w:rPr>
              <w:rFonts w:ascii="Times New Roman" w:hAnsi="Times New Roman" w:cs="Times New Roman"/>
              <w:noProof/>
            </w:rPr>
            <w:fldChar w:fldCharType="begin"/>
          </w:r>
          <w:r w:rsidRPr="00A26F7F">
            <w:rPr>
              <w:rFonts w:ascii="Times New Roman" w:hAnsi="Times New Roman" w:cs="Times New Roman"/>
              <w:noProof/>
            </w:rPr>
            <w:instrText xml:space="preserve"> PAGEREF _Toc261028564 \h </w:instrText>
          </w:r>
          <w:r w:rsidRPr="00A26F7F">
            <w:rPr>
              <w:rFonts w:ascii="Times New Roman" w:hAnsi="Times New Roman" w:cs="Times New Roman"/>
              <w:noProof/>
            </w:rPr>
          </w:r>
          <w:r w:rsidRPr="00A26F7F">
            <w:rPr>
              <w:rFonts w:ascii="Times New Roman" w:hAnsi="Times New Roman" w:cs="Times New Roman"/>
              <w:noProof/>
            </w:rPr>
            <w:fldChar w:fldCharType="separate"/>
          </w:r>
          <w:r w:rsidRPr="00A26F7F">
            <w:rPr>
              <w:rFonts w:ascii="Times New Roman" w:hAnsi="Times New Roman" w:cs="Times New Roman"/>
              <w:noProof/>
            </w:rPr>
            <w:t>14</w:t>
          </w:r>
          <w:r w:rsidRPr="00A26F7F">
            <w:rPr>
              <w:rFonts w:ascii="Times New Roman" w:hAnsi="Times New Roman" w:cs="Times New Roman"/>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3F6C81D4" w14:textId="638C50E4" w:rsidR="00E10FA8" w:rsidRPr="00A26F7F" w:rsidRDefault="00E10FA8" w:rsidP="00F24051">
      <w:pPr>
        <w:pStyle w:val="Heading1"/>
        <w:numPr>
          <w:ilvl w:val="0"/>
          <w:numId w:val="0"/>
        </w:numPr>
        <w:spacing w:line="360" w:lineRule="auto"/>
      </w:pPr>
      <w:bookmarkStart w:id="0" w:name="_Toc261028539"/>
      <w:r w:rsidRPr="00A26F7F">
        <w:t>LIST OF FIGURES</w:t>
      </w:r>
      <w:bookmarkEnd w:id="0"/>
    </w:p>
    <w:p w14:paraId="3E940CCA" w14:textId="77777777" w:rsidR="004646BC" w:rsidRPr="00A26F7F" w:rsidRDefault="0066537A">
      <w:pPr>
        <w:pStyle w:val="TableofFigures"/>
        <w:tabs>
          <w:tab w:val="right" w:leader="dot" w:pos="8290"/>
        </w:tabs>
        <w:rPr>
          <w:rFonts w:ascii="Times New Roman" w:hAnsi="Times New Roman" w:cs="Times New Roman"/>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c "Figure" </w:instrText>
      </w:r>
      <w:r w:rsidRPr="00A26F7F">
        <w:rPr>
          <w:rFonts w:ascii="Times New Roman" w:hAnsi="Times New Roman" w:cs="Times New Roman"/>
        </w:rPr>
        <w:fldChar w:fldCharType="separate"/>
      </w:r>
      <w:r w:rsidR="004646BC" w:rsidRPr="00A26F7F">
        <w:rPr>
          <w:rFonts w:ascii="Times New Roman" w:hAnsi="Times New Roman" w:cs="Times New Roman"/>
          <w:noProof/>
        </w:rPr>
        <w:t>Figure 2.1.2-1: UML diagram showing the management of ontologies using OWL API [5]</w:t>
      </w:r>
      <w:r w:rsidR="004646BC" w:rsidRPr="00A26F7F">
        <w:rPr>
          <w:rFonts w:ascii="Times New Roman" w:hAnsi="Times New Roman" w:cs="Times New Roman"/>
          <w:noProof/>
        </w:rPr>
        <w:tab/>
      </w:r>
      <w:r w:rsidR="004646BC" w:rsidRPr="00A26F7F">
        <w:rPr>
          <w:rFonts w:ascii="Times New Roman" w:hAnsi="Times New Roman" w:cs="Times New Roman"/>
          <w:noProof/>
        </w:rPr>
        <w:fldChar w:fldCharType="begin"/>
      </w:r>
      <w:r w:rsidR="004646BC" w:rsidRPr="00A26F7F">
        <w:rPr>
          <w:rFonts w:ascii="Times New Roman" w:hAnsi="Times New Roman" w:cs="Times New Roman"/>
          <w:noProof/>
        </w:rPr>
        <w:instrText xml:space="preserve"> PAGEREF _Toc259972060 \h </w:instrText>
      </w:r>
      <w:r w:rsidR="004646BC" w:rsidRPr="00A26F7F">
        <w:rPr>
          <w:rFonts w:ascii="Times New Roman" w:hAnsi="Times New Roman" w:cs="Times New Roman"/>
          <w:noProof/>
        </w:rPr>
      </w:r>
      <w:r w:rsidR="004646BC" w:rsidRPr="00A26F7F">
        <w:rPr>
          <w:rFonts w:ascii="Times New Roman" w:hAnsi="Times New Roman" w:cs="Times New Roman"/>
          <w:noProof/>
        </w:rPr>
        <w:fldChar w:fldCharType="separate"/>
      </w:r>
      <w:r w:rsidR="004646BC" w:rsidRPr="00A26F7F">
        <w:rPr>
          <w:rFonts w:ascii="Times New Roman" w:hAnsi="Times New Roman" w:cs="Times New Roman"/>
          <w:noProof/>
        </w:rPr>
        <w:t>7</w:t>
      </w:r>
      <w:r w:rsidR="004646BC" w:rsidRPr="00A26F7F">
        <w:rPr>
          <w:rFonts w:ascii="Times New Roman" w:hAnsi="Times New Roman" w:cs="Times New Roman"/>
          <w:noProof/>
        </w:rPr>
        <w:fldChar w:fldCharType="end"/>
      </w:r>
    </w:p>
    <w:p w14:paraId="290829F7" w14:textId="3EB19C7F" w:rsidR="00E10FA8" w:rsidRPr="00A26F7F" w:rsidRDefault="0066537A">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fldChar w:fldCharType="end"/>
      </w:r>
      <w:r w:rsidR="00E10FA8" w:rsidRPr="00A26F7F">
        <w:rPr>
          <w:rFonts w:ascii="Times New Roman" w:hAnsi="Times New Roman" w:cs="Times New Roman"/>
        </w:rPr>
        <w:br w:type="page"/>
      </w:r>
    </w:p>
    <w:p w14:paraId="57157033" w14:textId="1F194F69" w:rsidR="00E10FA8" w:rsidRPr="00A26F7F" w:rsidRDefault="00E10FA8" w:rsidP="00F24051">
      <w:pPr>
        <w:pStyle w:val="Heading1"/>
        <w:numPr>
          <w:ilvl w:val="0"/>
          <w:numId w:val="0"/>
        </w:numPr>
        <w:spacing w:line="360" w:lineRule="auto"/>
      </w:pPr>
      <w:bookmarkStart w:id="1" w:name="_Toc261028540"/>
      <w:r w:rsidRPr="00A26F7F">
        <w:t>LIST OF TABLES</w:t>
      </w:r>
      <w:bookmarkEnd w:id="1"/>
    </w:p>
    <w:p w14:paraId="355CA800" w14:textId="77777777" w:rsidR="00E10FA8" w:rsidRPr="00A26F7F" w:rsidRDefault="00E10FA8">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C3C6D6D" w14:textId="393EB2C3" w:rsidR="005B7A73" w:rsidRPr="00A26F7F" w:rsidRDefault="005B7A73" w:rsidP="00F24051">
      <w:pPr>
        <w:pStyle w:val="Heading1"/>
        <w:numPr>
          <w:ilvl w:val="0"/>
          <w:numId w:val="0"/>
        </w:numPr>
        <w:spacing w:line="360" w:lineRule="auto"/>
      </w:pPr>
      <w:bookmarkStart w:id="2" w:name="_Toc261028541"/>
      <w:r w:rsidRPr="00A26F7F">
        <w:t>ABSTRACT:</w:t>
      </w:r>
      <w:bookmarkEnd w:id="2"/>
    </w:p>
    <w:p w14:paraId="2E0A8284" w14:textId="6FB20C52" w:rsidR="002A0E27" w:rsidRPr="00A26F7F" w:rsidRDefault="00174099" w:rsidP="00B82EE5">
      <w:pPr>
        <w:pStyle w:val="Heading1"/>
        <w:spacing w:line="360" w:lineRule="auto"/>
        <w:jc w:val="both"/>
      </w:pPr>
      <w:r w:rsidRPr="00A26F7F">
        <w:br w:type="page"/>
      </w:r>
      <w:bookmarkStart w:id="3" w:name="_Toc261028542"/>
      <w:r w:rsidR="005B7A73" w:rsidRPr="00A26F7F">
        <w:t>INTRODUCTION:</w:t>
      </w:r>
      <w:bookmarkEnd w:id="3"/>
    </w:p>
    <w:p w14:paraId="2941490C" w14:textId="7E4FCF6E"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 xml:space="preserve">pillar of the semantic web </w:t>
      </w:r>
      <w:r w:rsidR="00FA75B1" w:rsidRPr="00A26F7F">
        <w:rPr>
          <w:rStyle w:val="hps"/>
          <w:rFonts w:ascii="Times New Roman" w:eastAsia="Times New Roman" w:hAnsi="Times New Roman" w:cs="Times New Roman"/>
          <w:lang w:val="en"/>
        </w:rPr>
        <w:fldChar w:fldCharType="begin"/>
      </w:r>
      <w:r w:rsidR="00FA75B1" w:rsidRPr="00A26F7F">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FA75B1" w:rsidRPr="00A26F7F">
        <w:rPr>
          <w:rStyle w:val="hps"/>
          <w:rFonts w:ascii="Times New Roman" w:eastAsia="Times New Roman" w:hAnsi="Times New Roman" w:cs="Times New Roman"/>
          <w:lang w:val="en"/>
        </w:rPr>
        <w:fldChar w:fldCharType="separate"/>
      </w:r>
      <w:r w:rsidR="00FA75B1" w:rsidRPr="00A26F7F">
        <w:rPr>
          <w:rStyle w:val="hps"/>
          <w:rFonts w:ascii="Times New Roman" w:eastAsia="Times New Roman" w:hAnsi="Times New Roman" w:cs="Times New Roman"/>
          <w:noProof/>
          <w:lang w:val="en"/>
        </w:rPr>
        <w:t>[1]</w:t>
      </w:r>
      <w:r w:rsidR="00FA75B1" w:rsidRPr="00A26F7F">
        <w:rPr>
          <w:rStyle w:val="hps"/>
          <w:rFonts w:ascii="Times New Roman" w:eastAsia="Times New Roman" w:hAnsi="Times New Roman" w:cs="Times New Roman"/>
          <w:lang w:val="en"/>
        </w:rPr>
        <w:fldChar w:fldCharType="end"/>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B3309A" w:rsidRPr="00A26F7F">
        <w:rPr>
          <w:rStyle w:val="hps"/>
          <w:rFonts w:ascii="Times New Roman" w:eastAsia="Times New Roman" w:hAnsi="Times New Roman" w:cs="Times New Roman"/>
          <w:lang w:val="en"/>
        </w:rPr>
        <w:t xml:space="preserve"> </w:t>
      </w:r>
      <w:r w:rsidR="00B3309A" w:rsidRPr="00A26F7F">
        <w:rPr>
          <w:rStyle w:val="hps"/>
          <w:rFonts w:ascii="Times New Roman" w:eastAsia="Times New Roman" w:hAnsi="Times New Roman" w:cs="Times New Roman"/>
          <w:lang w:val="en"/>
        </w:rPr>
        <w:fldChar w:fldCharType="begin"/>
      </w:r>
      <w:r w:rsidR="00B3309A" w:rsidRPr="00A26F7F">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B3309A" w:rsidRPr="00A26F7F">
        <w:rPr>
          <w:rStyle w:val="hps"/>
          <w:rFonts w:ascii="Times New Roman" w:eastAsia="Times New Roman" w:hAnsi="Times New Roman" w:cs="Times New Roman"/>
          <w:lang w:val="en"/>
        </w:rPr>
        <w:fldChar w:fldCharType="separate"/>
      </w:r>
      <w:r w:rsidR="00B3309A" w:rsidRPr="00A26F7F">
        <w:rPr>
          <w:rStyle w:val="hps"/>
          <w:rFonts w:ascii="Times New Roman" w:eastAsia="Times New Roman" w:hAnsi="Times New Roman" w:cs="Times New Roman"/>
          <w:noProof/>
          <w:lang w:val="en"/>
        </w:rPr>
        <w:t>[1]</w:t>
      </w:r>
      <w:r w:rsidR="00B3309A" w:rsidRPr="00A26F7F">
        <w:rPr>
          <w:rStyle w:val="hps"/>
          <w:rFonts w:ascii="Times New Roman" w:eastAsia="Times New Roman" w:hAnsi="Times New Roman" w:cs="Times New Roman"/>
          <w:lang w:val="en"/>
        </w:rPr>
        <w:fldChar w:fldCharType="end"/>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Creating ontolog</w:t>
      </w:r>
      <w:bookmarkStart w:id="4" w:name="_GoBack"/>
      <w:bookmarkEnd w:id="4"/>
      <w:r w:rsidR="00CC5C73" w:rsidRPr="00A26F7F">
        <w:rPr>
          <w:rStyle w:val="hps"/>
          <w:rFonts w:ascii="Times New Roman" w:eastAsia="Times New Roman" w:hAnsi="Times New Roman" w:cs="Times New Roman"/>
          <w:lang w:val="en"/>
        </w:rPr>
        <w:t xml:space="preserve">ies is a way to capture 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r w:rsidR="00394992" w:rsidRPr="00A26F7F">
        <w:rPr>
          <w:rStyle w:val="hps"/>
          <w:rFonts w:ascii="Times New Roman" w:eastAsia="Times New Roman" w:hAnsi="Times New Roman" w:cs="Times New Roman"/>
          <w:lang w:val="en"/>
        </w:rPr>
        <w:fldChar w:fldCharType="begin"/>
      </w:r>
      <w:r w:rsidR="00394992" w:rsidRPr="00A26F7F">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94992" w:rsidRPr="00A26F7F">
        <w:rPr>
          <w:rStyle w:val="hps"/>
          <w:rFonts w:ascii="Times New Roman" w:eastAsia="Times New Roman" w:hAnsi="Times New Roman" w:cs="Times New Roman"/>
          <w:lang w:val="en"/>
        </w:rPr>
        <w:fldChar w:fldCharType="separate"/>
      </w:r>
      <w:r w:rsidR="00394992" w:rsidRPr="00A26F7F">
        <w:rPr>
          <w:rStyle w:val="hps"/>
          <w:rFonts w:ascii="Times New Roman" w:eastAsia="Times New Roman" w:hAnsi="Times New Roman" w:cs="Times New Roman"/>
          <w:noProof/>
          <w:lang w:val="en"/>
        </w:rPr>
        <w:t>[1]</w:t>
      </w:r>
      <w:r w:rsidR="00394992" w:rsidRPr="00A26F7F">
        <w:rPr>
          <w:rStyle w:val="hps"/>
          <w:rFonts w:ascii="Times New Roman" w:eastAsia="Times New Roman" w:hAnsi="Times New Roman" w:cs="Times New Roman"/>
          <w:lang w:val="en"/>
        </w:rPr>
        <w:fldChar w:fldCharType="end"/>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1B931EEB"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proofErr w:type="gramStart"/>
      <w:r w:rsidR="002C2493" w:rsidRPr="00A26F7F">
        <w:rPr>
          <w:rFonts w:ascii="Times New Roman" w:hAnsi="Times New Roman" w:cs="Times New Roman"/>
        </w:rPr>
        <w:t>is</w:t>
      </w:r>
      <w:proofErr w:type="gramEnd"/>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 description logic</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243441BF" w:rsidR="00D53F48" w:rsidRPr="00A26F7F" w:rsidRDefault="00B07C7C" w:rsidP="00B82EE5">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C400BA" w:rsidRPr="00A26F7F">
        <w:rPr>
          <w:rFonts w:ascii="Times New Roman" w:hAnsi="Times New Roman" w:cs="Times New Roman"/>
        </w:rPr>
        <w:t xml:space="preserve"> Browsing and constructing queries through such user interfaces would be easy and save time. </w:t>
      </w:r>
      <w:r w:rsidR="00466E11" w:rsidRPr="00A26F7F">
        <w:rPr>
          <w:rFonts w:ascii="Times New Roman" w:hAnsi="Times New Roman" w:cs="Times New Roman"/>
        </w:rPr>
        <w:t>This is because that the user interface guides the user to construc</w:t>
      </w:r>
      <w:r w:rsidR="000E0DCB" w:rsidRPr="00A26F7F">
        <w:rPr>
          <w:rFonts w:ascii="Times New Roman" w:hAnsi="Times New Roman" w:cs="Times New Roman"/>
        </w:rPr>
        <w:t>t the wanted query with no worries</w:t>
      </w:r>
      <w:r w:rsidR="00466E11" w:rsidRPr="00A26F7F">
        <w:rPr>
          <w:rFonts w:ascii="Times New Roman" w:hAnsi="Times New Roman" w:cs="Times New Roman"/>
        </w:rPr>
        <w:t xml:space="preserve"> about previous knowledge of the domain.</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182E9270"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963C41"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963C41" w:rsidRPr="00A26F7F">
        <w:rPr>
          <w:rFonts w:ascii="Times New Roman" w:hAnsi="Times New Roman" w:cs="Times New Roman"/>
          <w:noProof/>
        </w:rPr>
        <w:t>[2]</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76D65388"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F36D02" w:rsidRPr="00A26F7F">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exist such as Transparent Access to Multiple Bioinformatics Information Sources (TAMBIS)</w:t>
      </w:r>
      <w:r w:rsidR="00140012" w:rsidRPr="00A26F7F">
        <w:rPr>
          <w:rFonts w:ascii="Times New Roman" w:hAnsi="Times New Roman" w:cs="Times New Roman"/>
        </w:rPr>
        <w:t xml:space="preserve"> and </w:t>
      </w:r>
      <w:proofErr w:type="spellStart"/>
      <w:r w:rsidR="007B0C63" w:rsidRPr="00A26F7F">
        <w:rPr>
          <w:rFonts w:ascii="Times New Roman" w:hAnsi="Times New Roman" w:cs="Times New Roman"/>
        </w:rPr>
        <w:t>SEmantic</w:t>
      </w:r>
      <w:proofErr w:type="spellEnd"/>
      <w:r w:rsidR="007B0C63" w:rsidRPr="00A26F7F">
        <w:rPr>
          <w:rFonts w:ascii="Times New Roman" w:hAnsi="Times New Roman" w:cs="Times New Roman"/>
        </w:rPr>
        <w:t xml:space="preserve"> Webs and </w:t>
      </w:r>
      <w:proofErr w:type="spellStart"/>
      <w:r w:rsidR="007B0C63" w:rsidRPr="00A26F7F">
        <w:rPr>
          <w:rFonts w:ascii="Times New Roman" w:hAnsi="Times New Roman" w:cs="Times New Roman"/>
        </w:rPr>
        <w:t>AgentS</w:t>
      </w:r>
      <w:proofErr w:type="spellEnd"/>
      <w:r w:rsidR="007B0C63" w:rsidRPr="00A26F7F">
        <w:rPr>
          <w:rFonts w:ascii="Times New Roman" w:hAnsi="Times New Roman" w:cs="Times New Roman"/>
        </w:rPr>
        <w:t xml:space="preserve"> in Integrated Economies</w:t>
      </w:r>
      <w:r w:rsidR="00074562" w:rsidRPr="00A26F7F">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454583" w:rsidRPr="00A26F7F">
        <w:rPr>
          <w:rFonts w:ascii="Times New Roman" w:hAnsi="Times New Roman" w:cs="Times New Roman"/>
        </w:rPr>
        <w:instrText xml:space="preserve"> ADDIN EN.CITE &lt;EndNote&gt;&lt;Cite&gt;&lt;Author&gt;Stevens&lt;/Author&gt;&lt;RecNum&gt;44&lt;/RecNum&gt;&lt;DisplayText&gt;[3]&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454583" w:rsidRPr="00A26F7F">
        <w:rPr>
          <w:rFonts w:ascii="Times New Roman" w:hAnsi="Times New Roman" w:cs="Times New Roman"/>
          <w:noProof/>
        </w:rPr>
        <w:t>[3]</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DC7C96" w:rsidRPr="00A26F7F">
        <w:rPr>
          <w:rFonts w:ascii="Times New Roman" w:hAnsi="Times New Roman" w:cs="Times New Roman"/>
        </w:rPr>
        <w:instrText xml:space="preserve"> ADDIN EN.CITE &lt;EndNote&gt;&lt;Cite&gt;&lt;Author&gt;Catarci&lt;/Author&gt;&lt;Year&gt;2004&lt;/Year&gt;&lt;RecNum&gt;38&lt;/RecNum&gt;&lt;DisplayText&gt;[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DC7C96" w:rsidRPr="00A26F7F">
        <w:rPr>
          <w:rFonts w:ascii="Times New Roman" w:hAnsi="Times New Roman" w:cs="Times New Roman"/>
          <w:noProof/>
        </w:rPr>
        <w:t>[4]</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74833780"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 that has</w:t>
      </w:r>
      <w:r w:rsidR="00D27069" w:rsidRPr="00A26F7F">
        <w:rPr>
          <w:rFonts w:ascii="Times New Roman" w:hAnsi="Times New Roman" w:cs="Times New Roman"/>
        </w:rPr>
        <w:t xml:space="preserve"> some functionalities of interactive interface. </w:t>
      </w:r>
    </w:p>
    <w:p w14:paraId="07BF2448" w14:textId="6B549C52" w:rsidR="00CC2E68" w:rsidRPr="00A26F7F" w:rsidRDefault="00AD330D" w:rsidP="00365DA2">
      <w:pPr>
        <w:pStyle w:val="Heading2"/>
        <w:spacing w:line="360" w:lineRule="auto"/>
        <w:jc w:val="both"/>
        <w:rPr>
          <w:rFonts w:ascii="Times New Roman" w:hAnsi="Times New Roman" w:cs="Times New Roman"/>
        </w:rPr>
      </w:pPr>
      <w:bookmarkStart w:id="5" w:name="_Toc261028543"/>
      <w:r w:rsidRPr="00A26F7F">
        <w:rPr>
          <w:rFonts w:ascii="Times New Roman" w:hAnsi="Times New Roman" w:cs="Times New Roman"/>
        </w:rPr>
        <w:t>Project Aims And Objectives:</w:t>
      </w:r>
      <w:bookmarkEnd w:id="5"/>
    </w:p>
    <w:p w14:paraId="74008735" w14:textId="2304585A" w:rsidR="0084774C" w:rsidRPr="00A26F7F" w:rsidRDefault="00365DA2" w:rsidP="00365DA2">
      <w:pPr>
        <w:spacing w:line="360" w:lineRule="auto"/>
        <w:jc w:val="both"/>
        <w:rPr>
          <w:rFonts w:ascii="Times New Roman" w:hAnsi="Times New Roman" w:cs="Times New Roman"/>
        </w:rPr>
      </w:pPr>
      <w:r w:rsidRPr="00A26F7F">
        <w:rPr>
          <w:rFonts w:ascii="Times New Roman" w:hAnsi="Times New Roman" w:cs="Times New Roman"/>
        </w:rPr>
        <w:t>T</w:t>
      </w:r>
      <w:r w:rsidR="00624B2F" w:rsidRPr="00A26F7F">
        <w:rPr>
          <w:rFonts w:ascii="Times New Roman" w:hAnsi="Times New Roman" w:cs="Times New Roman"/>
        </w:rPr>
        <w:t xml:space="preserve">he aim of this project is </w:t>
      </w:r>
      <w:r w:rsidR="008913B1" w:rsidRPr="00A26F7F">
        <w:rPr>
          <w:rFonts w:ascii="Times New Roman" w:hAnsi="Times New Roman" w:cs="Times New Roman"/>
        </w:rPr>
        <w:t xml:space="preserve">to investigate </w:t>
      </w:r>
      <w:r w:rsidR="00F20DB7" w:rsidRPr="00A26F7F">
        <w:rPr>
          <w:rFonts w:ascii="Times New Roman" w:hAnsi="Times New Roman" w:cs="Times New Roman"/>
        </w:rPr>
        <w:t>and demonstrate the benefits of using OWL ontologies within ontology driven interface</w:t>
      </w:r>
      <w:r w:rsidR="00C425D5" w:rsidRPr="00A26F7F">
        <w:rPr>
          <w:rFonts w:ascii="Times New Roman" w:hAnsi="Times New Roman" w:cs="Times New Roman"/>
        </w:rPr>
        <w:t xml:space="preserve"> </w:t>
      </w:r>
      <w:r w:rsidR="00C425D5" w:rsidRPr="00A26F7F">
        <w:rPr>
          <w:rFonts w:ascii="Times New Roman" w:hAnsi="Times New Roman" w:cs="Times New Roman"/>
        </w:rPr>
        <w:fldChar w:fldCharType="begin"/>
      </w:r>
      <w:r w:rsidR="00C425D5" w:rsidRPr="00A26F7F">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C425D5" w:rsidRPr="00A26F7F">
        <w:rPr>
          <w:rFonts w:ascii="Times New Roman" w:hAnsi="Times New Roman" w:cs="Times New Roman"/>
        </w:rPr>
        <w:fldChar w:fldCharType="separate"/>
      </w:r>
      <w:r w:rsidR="00C425D5" w:rsidRPr="00A26F7F">
        <w:rPr>
          <w:rFonts w:ascii="Times New Roman" w:hAnsi="Times New Roman" w:cs="Times New Roman"/>
          <w:noProof/>
        </w:rPr>
        <w:t>[5]</w:t>
      </w:r>
      <w:r w:rsidR="00C425D5" w:rsidRPr="00A26F7F">
        <w:rPr>
          <w:rFonts w:ascii="Times New Roman" w:hAnsi="Times New Roman" w:cs="Times New Roman"/>
        </w:rPr>
        <w:fldChar w:fldCharType="end"/>
      </w:r>
      <w:r w:rsidR="00F20DB7" w:rsidRPr="00A26F7F">
        <w:rPr>
          <w:rFonts w:ascii="Times New Roman" w:hAnsi="Times New Roman" w:cs="Times New Roman"/>
        </w:rPr>
        <w:t>.</w:t>
      </w:r>
      <w:r w:rsidR="00035E33" w:rsidRPr="00A26F7F">
        <w:rPr>
          <w:rFonts w:ascii="Times New Roman" w:hAnsi="Times New Roman" w:cs="Times New Roman"/>
        </w:rPr>
        <w:t xml:space="preserve"> </w:t>
      </w:r>
      <w:r w:rsidR="0056675C" w:rsidRPr="00A26F7F">
        <w:rPr>
          <w:rFonts w:ascii="Times New Roman" w:hAnsi="Times New Roman" w:cs="Times New Roman"/>
        </w:rPr>
        <w:t>This will be shown be implementing a configurable and flexible application</w:t>
      </w:r>
      <w:r w:rsidR="00DF2D59" w:rsidRPr="00A26F7F">
        <w:rPr>
          <w:rFonts w:ascii="Times New Roman" w:hAnsi="Times New Roman" w:cs="Times New Roman"/>
        </w:rPr>
        <w:t xml:space="preserve">, so that most configuration will lay in the ontology file itself and could browse other ontologies </w:t>
      </w:r>
      <w:r w:rsidR="00782999" w:rsidRPr="00A26F7F">
        <w:rPr>
          <w:rFonts w:ascii="Times New Roman" w:hAnsi="Times New Roman" w:cs="Times New Roman"/>
        </w:rPr>
        <w:t>that contain some specific configuration</w:t>
      </w:r>
      <w:r w:rsidR="004807A3" w:rsidRPr="00A26F7F">
        <w:rPr>
          <w:rFonts w:ascii="Times New Roman" w:hAnsi="Times New Roman" w:cs="Times New Roman"/>
        </w:rPr>
        <w:t xml:space="preserve"> </w:t>
      </w:r>
      <w:r w:rsidR="00DF2D59" w:rsidRPr="00A26F7F">
        <w:rPr>
          <w:rFonts w:ascii="Times New Roman" w:hAnsi="Times New Roman" w:cs="Times New Roman"/>
        </w:rPr>
        <w:fldChar w:fldCharType="begin"/>
      </w:r>
      <w:r w:rsidR="00DF2D59" w:rsidRPr="00A26F7F">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DF2D59" w:rsidRPr="00A26F7F">
        <w:rPr>
          <w:rFonts w:ascii="Times New Roman" w:hAnsi="Times New Roman" w:cs="Times New Roman"/>
        </w:rPr>
        <w:fldChar w:fldCharType="separate"/>
      </w:r>
      <w:r w:rsidR="00DF2D59" w:rsidRPr="00A26F7F">
        <w:rPr>
          <w:rFonts w:ascii="Times New Roman" w:hAnsi="Times New Roman" w:cs="Times New Roman"/>
          <w:noProof/>
        </w:rPr>
        <w:t>[5]</w:t>
      </w:r>
      <w:r w:rsidR="00DF2D59" w:rsidRPr="00A26F7F">
        <w:rPr>
          <w:rFonts w:ascii="Times New Roman" w:hAnsi="Times New Roman" w:cs="Times New Roman"/>
        </w:rPr>
        <w:fldChar w:fldCharType="end"/>
      </w:r>
      <w:r w:rsidR="0056675C" w:rsidRPr="00A26F7F">
        <w:rPr>
          <w:rFonts w:ascii="Times New Roman" w:hAnsi="Times New Roman" w:cs="Times New Roman"/>
        </w:rPr>
        <w:t>.</w:t>
      </w:r>
      <w:r w:rsidR="00DF2D59" w:rsidRPr="00A26F7F">
        <w:rPr>
          <w:rFonts w:ascii="Times New Roman" w:hAnsi="Times New Roman" w:cs="Times New Roman"/>
        </w:rPr>
        <w:t xml:space="preserve"> </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6FF09D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his aim, project was divided into number of objectives.</w:t>
      </w:r>
      <w:r w:rsidR="005336A0" w:rsidRPr="00A26F7F">
        <w:rPr>
          <w:rFonts w:ascii="Times New Roman" w:hAnsi="Times New Roman" w:cs="Times New Roman"/>
        </w:rPr>
        <w:t xml:space="preserve"> The objectives of this project are:</w:t>
      </w:r>
    </w:p>
    <w:p w14:paraId="22CFA8F5" w14:textId="6B4CBB7C" w:rsidR="00FC79B7" w:rsidRPr="00A26F7F" w:rsidRDefault="00FC79B7"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 xml:space="preserve">Research ontology driven </w:t>
      </w:r>
      <w:r w:rsidR="00B31E59" w:rsidRPr="00A26F7F">
        <w:rPr>
          <w:rFonts w:ascii="Times New Roman" w:hAnsi="Times New Roman" w:cs="Times New Roman"/>
        </w:rPr>
        <w:t>interfaces</w:t>
      </w:r>
      <w:r w:rsidRPr="00A26F7F">
        <w:rPr>
          <w:rFonts w:ascii="Times New Roman" w:hAnsi="Times New Roman" w:cs="Times New Roman"/>
        </w:rPr>
        <w:t>.</w:t>
      </w:r>
    </w:p>
    <w:p w14:paraId="70FABBB7" w14:textId="4FB5CFB7" w:rsidR="00FC79B7" w:rsidRPr="00A26F7F" w:rsidRDefault="00FC79B7"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Research faceted browsing.</w:t>
      </w:r>
    </w:p>
    <w:p w14:paraId="4CC05124" w14:textId="68D94766" w:rsidR="00283B44" w:rsidRPr="00A26F7F" w:rsidRDefault="00283B44"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Research OWL API.</w:t>
      </w:r>
    </w:p>
    <w:p w14:paraId="731936D3" w14:textId="5E46A5E9" w:rsidR="00CB63E7" w:rsidRPr="00A26F7F" w:rsidRDefault="00333E91"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Look at existing</w:t>
      </w:r>
      <w:r w:rsidR="00A67AD8" w:rsidRPr="00A26F7F">
        <w:rPr>
          <w:rFonts w:ascii="Times New Roman" w:hAnsi="Times New Roman" w:cs="Times New Roman"/>
        </w:rPr>
        <w:t xml:space="preserve"> applications that are similar in the basic functionalities.</w:t>
      </w:r>
    </w:p>
    <w:p w14:paraId="6942AEFB" w14:textId="2581831B" w:rsidR="00461CE5" w:rsidRPr="00A26F7F" w:rsidRDefault="00461CE5" w:rsidP="00461CE5">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 xml:space="preserve">Gather </w:t>
      </w:r>
      <w:r w:rsidR="00AE427B" w:rsidRPr="00A26F7F">
        <w:rPr>
          <w:rFonts w:ascii="Times New Roman" w:hAnsi="Times New Roman" w:cs="Times New Roman"/>
        </w:rPr>
        <w:t xml:space="preserve">project </w:t>
      </w:r>
      <w:r w:rsidRPr="00A26F7F">
        <w:rPr>
          <w:rFonts w:ascii="Times New Roman" w:hAnsi="Times New Roman" w:cs="Times New Roman"/>
        </w:rPr>
        <w:t>requirements.</w:t>
      </w:r>
    </w:p>
    <w:p w14:paraId="32A709F3" w14:textId="5E46E046" w:rsidR="00A67AD8" w:rsidRPr="00A26F7F" w:rsidRDefault="00905689"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Develo</w:t>
      </w:r>
      <w:r w:rsidR="00CE4B20" w:rsidRPr="00A26F7F">
        <w:rPr>
          <w:rFonts w:ascii="Times New Roman" w:hAnsi="Times New Roman" w:cs="Times New Roman"/>
        </w:rPr>
        <w:t>p</w:t>
      </w:r>
      <w:r w:rsidRPr="00A26F7F">
        <w:rPr>
          <w:rFonts w:ascii="Times New Roman" w:hAnsi="Times New Roman" w:cs="Times New Roman"/>
        </w:rPr>
        <w:t xml:space="preserve"> a project plan.</w:t>
      </w:r>
    </w:p>
    <w:p w14:paraId="616DB795" w14:textId="11573463" w:rsidR="004454B2" w:rsidRPr="00A26F7F" w:rsidRDefault="009333FA"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0B7231A2" w14:textId="67A9A24E" w:rsidR="00905689" w:rsidRPr="00A26F7F" w:rsidRDefault="00CE4B20"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Determine</w:t>
      </w:r>
      <w:r w:rsidR="00002C08" w:rsidRPr="00A26F7F">
        <w:rPr>
          <w:rFonts w:ascii="Times New Roman" w:hAnsi="Times New Roman" w:cs="Times New Roman"/>
        </w:rPr>
        <w:t xml:space="preserve"> the tools that will be used</w:t>
      </w:r>
      <w:r w:rsidR="00BE48BB" w:rsidRPr="00A26F7F">
        <w:rPr>
          <w:rFonts w:ascii="Times New Roman" w:hAnsi="Times New Roman" w:cs="Times New Roman"/>
        </w:rPr>
        <w:t xml:space="preserve"> in the project</w:t>
      </w:r>
      <w:r w:rsidR="00002C08" w:rsidRPr="00A26F7F">
        <w:rPr>
          <w:rFonts w:ascii="Times New Roman" w:hAnsi="Times New Roman" w:cs="Times New Roman"/>
        </w:rPr>
        <w:t>.</w:t>
      </w:r>
    </w:p>
    <w:p w14:paraId="66C2FCEB" w14:textId="26C17688" w:rsidR="004454B2" w:rsidRPr="00A26F7F" w:rsidRDefault="00E32D5F" w:rsidP="00B26E7E">
      <w:pPr>
        <w:pStyle w:val="ListParagraph"/>
        <w:numPr>
          <w:ilvl w:val="0"/>
          <w:numId w:val="46"/>
        </w:numPr>
        <w:spacing w:line="360" w:lineRule="auto"/>
        <w:jc w:val="both"/>
        <w:rPr>
          <w:rFonts w:ascii="Times New Roman" w:hAnsi="Times New Roman" w:cs="Times New Roman"/>
        </w:rPr>
      </w:pPr>
      <w:r w:rsidRPr="00A26F7F">
        <w:rPr>
          <w:rFonts w:ascii="Times New Roman" w:hAnsi="Times New Roman" w:cs="Times New Roman"/>
        </w:rPr>
        <w:t>Start implementing and</w:t>
      </w:r>
      <w:r w:rsidR="007527FD" w:rsidRPr="00A26F7F">
        <w:rPr>
          <w:rFonts w:ascii="Times New Roman" w:hAnsi="Times New Roman" w:cs="Times New Roman"/>
        </w:rPr>
        <w:t xml:space="preserve"> divide and </w:t>
      </w:r>
      <w:r w:rsidRPr="00A26F7F">
        <w:rPr>
          <w:rFonts w:ascii="Times New Roman" w:hAnsi="Times New Roman" w:cs="Times New Roman"/>
        </w:rPr>
        <w:t>add functionalities one at a time.</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6" w:name="_Toc261028544"/>
      <w:r w:rsidRPr="00A26F7F">
        <w:rPr>
          <w:rFonts w:ascii="Times New Roman" w:hAnsi="Times New Roman" w:cs="Times New Roman"/>
        </w:rPr>
        <w:t>Project Scope:</w:t>
      </w:r>
      <w:bookmarkEnd w:id="6"/>
    </w:p>
    <w:p w14:paraId="3DB6B43A" w14:textId="2066C87F"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demonstrate </w:t>
      </w:r>
      <w:r w:rsidR="007B7EBD" w:rsidRPr="00A26F7F">
        <w:rPr>
          <w:rFonts w:ascii="Times New Roman" w:hAnsi="Times New Roman" w:cs="Times New Roman"/>
        </w:rPr>
        <w:t xml:space="preserve">the use of ontologies using an interactive user interfac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4B20C5">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3C7F52">
      <w:pPr>
        <w:pStyle w:val="ListParagraph"/>
        <w:numPr>
          <w:ilvl w:val="0"/>
          <w:numId w:val="49"/>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7" w:name="_Toc261028545"/>
      <w:r w:rsidRPr="00A26F7F">
        <w:rPr>
          <w:rFonts w:ascii="Times New Roman" w:hAnsi="Times New Roman" w:cs="Times New Roman"/>
        </w:rPr>
        <w:t>Report Structure:</w:t>
      </w:r>
      <w:bookmarkEnd w:id="7"/>
    </w:p>
    <w:p w14:paraId="20E90CF1"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8" w:name="_Toc261028546"/>
      <w:r w:rsidRPr="00A26F7F">
        <w:t>BACKGROUND:</w:t>
      </w:r>
      <w:bookmarkEnd w:id="8"/>
    </w:p>
    <w:p w14:paraId="039AC04B" w14:textId="77777777" w:rsidR="007D2F30" w:rsidRPr="00A26F7F" w:rsidRDefault="007D2F30" w:rsidP="007D2F30">
      <w:pPr>
        <w:pStyle w:val="Heading2"/>
        <w:spacing w:line="360" w:lineRule="auto"/>
        <w:jc w:val="both"/>
        <w:rPr>
          <w:rFonts w:ascii="Times New Roman" w:hAnsi="Times New Roman" w:cs="Times New Roman"/>
        </w:rPr>
      </w:pPr>
      <w:bookmarkStart w:id="9" w:name="_Toc261028547"/>
      <w:r w:rsidRPr="00A26F7F">
        <w:rPr>
          <w:rFonts w:ascii="Times New Roman" w:hAnsi="Times New Roman" w:cs="Times New Roman"/>
        </w:rPr>
        <w:t>OWL API:</w:t>
      </w:r>
      <w:bookmarkEnd w:id="9"/>
    </w:p>
    <w:p w14:paraId="62CFBD88"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pplication Programming Interface (API) is a set of protocols that make sure the software components interact with each other in the right wa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6]</w:t>
      </w:r>
      <w:r w:rsidRPr="00A26F7F">
        <w:rPr>
          <w:rFonts w:ascii="Times New Roman" w:hAnsi="Times New Roman" w:cs="Times New Roman"/>
        </w:rPr>
        <w:fldChar w:fldCharType="end"/>
      </w:r>
      <w:r w:rsidRPr="00A26F7F">
        <w:rPr>
          <w:rFonts w:ascii="Times New Roman" w:hAnsi="Times New Roman" w:cs="Times New Roman"/>
        </w:rPr>
        <w:t>. The job of OWL API is to communicate between the Web Ontology Language (OWL) and any other program.</w:t>
      </w:r>
    </w:p>
    <w:p w14:paraId="56A704C3" w14:textId="77777777" w:rsidR="007D2F30" w:rsidRPr="00A26F7F" w:rsidRDefault="007D2F30" w:rsidP="007D2F30">
      <w:pPr>
        <w:pStyle w:val="Heading3"/>
        <w:spacing w:line="360" w:lineRule="auto"/>
        <w:rPr>
          <w:rFonts w:ascii="Times New Roman" w:hAnsi="Times New Roman" w:cs="Times New Roman"/>
        </w:rPr>
      </w:pPr>
      <w:bookmarkStart w:id="10" w:name="_Toc261028548"/>
      <w:r w:rsidRPr="00A26F7F">
        <w:rPr>
          <w:rFonts w:ascii="Times New Roman" w:hAnsi="Times New Roman" w:cs="Times New Roman"/>
        </w:rPr>
        <w:t>OWL</w:t>
      </w:r>
      <w:bookmarkEnd w:id="10"/>
    </w:p>
    <w:p w14:paraId="606E9E6E"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is a semantic web language to represent things about the world, group of things, and the relations between them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 xml:space="preserve">. OWL is a W3C recommendation since 2004, and then OWL 2 was published in 2009, followed with a second edition in 2012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7, 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 9]</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 9]&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 9]</w:t>
      </w:r>
      <w:r w:rsidRPr="00A26F7F">
        <w:rPr>
          <w:rFonts w:ascii="Times New Roman" w:hAnsi="Times New Roman" w:cs="Times New Roman"/>
        </w:rPr>
        <w:fldChar w:fldCharType="end"/>
      </w:r>
      <w:r w:rsidRPr="00A26F7F">
        <w:rPr>
          <w:rFonts w:ascii="Times New Roman" w:hAnsi="Times New Roman" w:cs="Times New Roman"/>
        </w:rPr>
        <w:t>.</w:t>
      </w:r>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documents are called ontolog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These ontologies can be put into the web or into a local computer depending on the need. The advantage of ontologies in the web is that they can be referenced from or reference to other ontolog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Ontologies station in a local computer used local in the same level of the local machine.</w:t>
      </w:r>
    </w:p>
    <w:p w14:paraId="50771D46" w14:textId="77777777" w:rsidR="007D2F30" w:rsidRPr="00A26F7F" w:rsidRDefault="007D2F30" w:rsidP="007D2F30">
      <w:pPr>
        <w:pStyle w:val="Heading3"/>
        <w:spacing w:line="360" w:lineRule="auto"/>
        <w:jc w:val="both"/>
        <w:rPr>
          <w:rFonts w:ascii="Times New Roman" w:hAnsi="Times New Roman" w:cs="Times New Roman"/>
        </w:rPr>
      </w:pPr>
      <w:bookmarkStart w:id="11" w:name="_Toc261028549"/>
      <w:r w:rsidRPr="00A26F7F">
        <w:rPr>
          <w:rFonts w:ascii="Times New Roman" w:hAnsi="Times New Roman" w:cs="Times New Roman"/>
        </w:rPr>
        <w:t>OWL API</w:t>
      </w:r>
      <w:bookmarkEnd w:id="11"/>
    </w:p>
    <w:p w14:paraId="04AAF4BA"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is an Application Programming Interface for the purpose of specifying how to interact with OWL Ontolog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ontologies can be created, manipulated, and reasoned over using OWL API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It has been available since almost the same time of OWL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went through several revisions following the development of OWL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has the ability to parse and serialize OWL ontologies to different syntaxes such as Functional Syntax, RDF/XML, OWL/XML and the Manchester OWL Syntax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comes with free java implementation that takes out the burden of parsing and serializing OWL ontologies from the developers back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WL API comes also with loading and saving ontologies capabilit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05FA0C4F" w14:textId="77777777" w:rsidR="007D2F30" w:rsidRPr="00A26F7F" w:rsidRDefault="007D2F30" w:rsidP="007D2F30">
      <w:pPr>
        <w:spacing w:line="360" w:lineRule="auto"/>
        <w:jc w:val="both"/>
        <w:rPr>
          <w:rFonts w:ascii="Times New Roman" w:hAnsi="Times New Roman" w:cs="Times New Roman"/>
        </w:rPr>
      </w:pPr>
    </w:p>
    <w:p w14:paraId="64B6D5D7"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noProof/>
        </w:rPr>
        <w:drawing>
          <wp:anchor distT="0" distB="0" distL="114300" distR="114300" simplePos="0" relativeHeight="251660288" behindDoc="0" locked="0" layoutInCell="1" allowOverlap="1" wp14:anchorId="769D3184" wp14:editId="07819935">
            <wp:simplePos x="0" y="0"/>
            <wp:positionH relativeFrom="column">
              <wp:posOffset>663575</wp:posOffset>
            </wp:positionH>
            <wp:positionV relativeFrom="paragraph">
              <wp:posOffset>904875</wp:posOffset>
            </wp:positionV>
            <wp:extent cx="3908425" cy="2158365"/>
            <wp:effectExtent l="25400" t="25400" r="28575" b="2603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0">
                      <a:extLst>
                        <a:ext uri="{28A0092B-C50C-407E-A947-70E740481C1C}">
                          <a14:useLocalDpi xmlns:a14="http://schemas.microsoft.com/office/drawing/2010/main" val="0"/>
                        </a:ext>
                      </a:extLst>
                    </a:blip>
                    <a:stretch>
                      <a:fillRect/>
                    </a:stretch>
                  </pic:blipFill>
                  <pic:spPr>
                    <a:xfrm>
                      <a:off x="0" y="0"/>
                      <a:ext cx="3908425" cy="21583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OntologyManager interface manage all changes in ontology as seen in Figure 1 below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w:t>
      </w:r>
    </w:p>
    <w:p w14:paraId="55367A36" w14:textId="77777777" w:rsidR="007D2F30" w:rsidRPr="00A26F7F" w:rsidRDefault="007D2F30" w:rsidP="007D2F30">
      <w:pPr>
        <w:pStyle w:val="Caption"/>
        <w:rPr>
          <w:rFonts w:ascii="Times New Roman" w:hAnsi="Times New Roman" w:cs="Times New Roman"/>
        </w:rPr>
      </w:pPr>
      <w:r w:rsidRPr="00A26F7F">
        <w:rPr>
          <w:rFonts w:ascii="Times New Roman" w:hAnsi="Times New Roman" w:cs="Times New Roman"/>
        </w:rPr>
        <w:t xml:space="preserve">                    </w:t>
      </w:r>
      <w:bookmarkStart w:id="12" w:name="_Toc259800988"/>
      <w:bookmarkStart w:id="13" w:name="_Toc259972060"/>
      <w:r w:rsidRPr="00A26F7F">
        <w:rPr>
          <w:rFonts w:ascii="Times New Roman" w:hAnsi="Times New Roman" w:cs="Times New Roman"/>
        </w:rPr>
        <w:t>Figure 2.</w:t>
      </w:r>
      <w:r w:rsidRPr="00A26F7F">
        <w:rPr>
          <w:rFonts w:ascii="Times New Roman" w:hAnsi="Times New Roman" w:cs="Times New Roman"/>
        </w:rPr>
        <w:fldChar w:fldCharType="begin"/>
      </w:r>
      <w:r w:rsidRPr="00A26F7F">
        <w:rPr>
          <w:rFonts w:ascii="Times New Roman" w:hAnsi="Times New Roman" w:cs="Times New Roman"/>
        </w:rPr>
        <w:instrText xml:space="preserve"> SEQ Figure \* ARABIC </w:instrText>
      </w:r>
      <w:r w:rsidRPr="00A26F7F">
        <w:rPr>
          <w:rFonts w:ascii="Times New Roman" w:hAnsi="Times New Roman" w:cs="Times New Roman"/>
        </w:rPr>
        <w:fldChar w:fldCharType="separate"/>
      </w:r>
      <w:r w:rsidRPr="00A26F7F">
        <w:rPr>
          <w:rFonts w:ascii="Times New Roman" w:hAnsi="Times New Roman" w:cs="Times New Roman"/>
          <w:noProof/>
        </w:rPr>
        <w:t>1</w:t>
      </w:r>
      <w:r w:rsidRPr="00A26F7F">
        <w:rPr>
          <w:rFonts w:ascii="Times New Roman" w:hAnsi="Times New Roman" w:cs="Times New Roman"/>
        </w:rPr>
        <w:fldChar w:fldCharType="end"/>
      </w:r>
      <w:r w:rsidRPr="00A26F7F">
        <w:rPr>
          <w:rFonts w:ascii="Times New Roman" w:hAnsi="Times New Roman" w:cs="Times New Roman"/>
        </w:rPr>
        <w:t xml:space="preserve">.2-1: UML diagram showing the management of ontologies using OWL API </w:t>
      </w:r>
      <w:bookmarkEnd w:id="12"/>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bookmarkEnd w:id="13"/>
      <w:r w:rsidRPr="00A26F7F">
        <w:rPr>
          <w:rFonts w:ascii="Times New Roman" w:hAnsi="Times New Roman" w:cs="Times New Roman"/>
          <w:noProof/>
        </w:rPr>
        <w:t>[9]</w:t>
      </w:r>
      <w:r w:rsidRPr="00A26F7F">
        <w:rPr>
          <w:rFonts w:ascii="Times New Roman" w:hAnsi="Times New Roman" w:cs="Times New Roman"/>
        </w:rPr>
        <w:fldChar w:fldCharType="end"/>
      </w:r>
    </w:p>
    <w:p w14:paraId="25FB530B"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Since the reasoning functionality is separate, developers either can use the available or can provide their own implementatio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There are some exist implementations of reasoners such as </w:t>
      </w:r>
      <w:proofErr w:type="spellStart"/>
      <w:r w:rsidRPr="00A26F7F">
        <w:rPr>
          <w:rFonts w:ascii="Times New Roman" w:hAnsi="Times New Roman" w:cs="Times New Roman"/>
        </w:rPr>
        <w:t>FaCT</w:t>
      </w:r>
      <w:proofErr w:type="spellEnd"/>
      <w:r w:rsidRPr="00A26F7F">
        <w:rPr>
          <w:rFonts w:ascii="Times New Roman" w:hAnsi="Times New Roman" w:cs="Times New Roman"/>
        </w:rPr>
        <w:t xml:space="preserve">++, </w:t>
      </w:r>
      <w:proofErr w:type="spellStart"/>
      <w:r w:rsidRPr="00A26F7F">
        <w:rPr>
          <w:rFonts w:ascii="Times New Roman" w:hAnsi="Times New Roman" w:cs="Times New Roman"/>
        </w:rPr>
        <w:t>HermiT</w:t>
      </w:r>
      <w:proofErr w:type="spellEnd"/>
      <w:r w:rsidRPr="00A26F7F">
        <w:rPr>
          <w:rFonts w:ascii="Times New Roman" w:hAnsi="Times New Roman" w:cs="Times New Roman"/>
        </w:rPr>
        <w:t xml:space="preserve">, and Pellet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w:t>
      </w:r>
    </w:p>
    <w:p w14:paraId="35AD9647" w14:textId="77777777" w:rsidR="007D2F30" w:rsidRPr="00A26F7F" w:rsidRDefault="007D2F30" w:rsidP="007D2F30">
      <w:pPr>
        <w:spacing w:line="360" w:lineRule="auto"/>
        <w:jc w:val="both"/>
        <w:rPr>
          <w:rFonts w:ascii="Times New Roman" w:hAnsi="Times New Roman" w:cs="Times New Roman"/>
        </w:rPr>
      </w:pPr>
    </w:p>
    <w:p w14:paraId="24391F10" w14:textId="410BF3BA" w:rsidR="007D2F30" w:rsidRPr="00A26F7F" w:rsidRDefault="007D2F30" w:rsidP="00D1110F">
      <w:pPr>
        <w:spacing w:line="360" w:lineRule="auto"/>
        <w:jc w:val="both"/>
        <w:rPr>
          <w:rFonts w:ascii="Times New Roman" w:hAnsi="Times New Roman" w:cs="Times New Roman"/>
        </w:rPr>
      </w:pPr>
      <w:r w:rsidRPr="00A26F7F">
        <w:rPr>
          <w:rFonts w:ascii="Times New Roman" w:hAnsi="Times New Roman" w:cs="Times New Roman"/>
        </w:rPr>
        <w:t xml:space="preserve">As for Query using OWL API, it does not offer any query mechanism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However, it provides some sort of basic querying which is based on entailment checking functionalit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M&lt;/Author&gt;&lt;Year&gt;2011&lt;/Year&gt;&lt;RecNum&gt;42&lt;/RecNum&gt;&lt;DisplayText&gt;[9]&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9]</w:t>
      </w:r>
      <w:r w:rsidRPr="00A26F7F">
        <w:rPr>
          <w:rFonts w:ascii="Times New Roman" w:hAnsi="Times New Roman" w:cs="Times New Roman"/>
        </w:rPr>
        <w:fldChar w:fldCharType="end"/>
      </w:r>
      <w:r w:rsidRPr="00A26F7F">
        <w:rPr>
          <w:rFonts w:ascii="Times New Roman" w:hAnsi="Times New Roman" w:cs="Times New Roman"/>
        </w:rPr>
        <w:t xml:space="preserve">. </w:t>
      </w:r>
    </w:p>
    <w:p w14:paraId="3E6970F8" w14:textId="77777777" w:rsidR="007D2F30" w:rsidRDefault="007D2F30" w:rsidP="009F5FAF">
      <w:pPr>
        <w:pStyle w:val="Heading2"/>
        <w:spacing w:line="360" w:lineRule="auto"/>
        <w:jc w:val="both"/>
        <w:rPr>
          <w:rFonts w:ascii="Times New Roman" w:hAnsi="Times New Roman" w:cs="Times New Roman"/>
          <w:sz w:val="24"/>
          <w:szCs w:val="24"/>
        </w:rPr>
      </w:pPr>
      <w:bookmarkStart w:id="14" w:name="_Toc261028550"/>
      <w:r w:rsidRPr="00A26F7F">
        <w:rPr>
          <w:rFonts w:ascii="Times New Roman" w:hAnsi="Times New Roman" w:cs="Times New Roman"/>
          <w:sz w:val="24"/>
          <w:szCs w:val="24"/>
        </w:rPr>
        <w:t>Ontology Driven User Interface</w:t>
      </w:r>
      <w:bookmarkEnd w:id="14"/>
    </w:p>
    <w:p w14:paraId="27503B8E" w14:textId="77777777" w:rsidR="002A28CE" w:rsidRPr="002A28CE" w:rsidRDefault="002A28CE" w:rsidP="002A28CE"/>
    <w:p w14:paraId="6E450F97" w14:textId="3D0DE9FC" w:rsidR="005E3257" w:rsidRPr="00A26F7F" w:rsidRDefault="007C5004" w:rsidP="009F5FAF">
      <w:pPr>
        <w:pStyle w:val="Heading2"/>
        <w:spacing w:line="360" w:lineRule="auto"/>
        <w:jc w:val="both"/>
        <w:rPr>
          <w:rFonts w:ascii="Times New Roman" w:hAnsi="Times New Roman" w:cs="Times New Roman"/>
          <w:sz w:val="24"/>
          <w:szCs w:val="24"/>
        </w:rPr>
      </w:pPr>
      <w:bookmarkStart w:id="15" w:name="_Toc261028551"/>
      <w:r w:rsidRPr="00A26F7F">
        <w:rPr>
          <w:rFonts w:ascii="Times New Roman" w:hAnsi="Times New Roman" w:cs="Times New Roman"/>
          <w:sz w:val="24"/>
          <w:szCs w:val="24"/>
        </w:rPr>
        <w:t>Information Retrieval Methods</w:t>
      </w:r>
      <w:bookmarkEnd w:id="15"/>
    </w:p>
    <w:p w14:paraId="64F12D9F" w14:textId="59632C0F" w:rsidR="001B5D9E" w:rsidRPr="00A26F7F" w:rsidRDefault="00874403" w:rsidP="001B5D9E">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747D17" w:rsidRPr="00A26F7F">
        <w:rPr>
          <w:rFonts w:ascii="Times New Roman" w:hAnsi="Times New Roman" w:cs="Times New Roman"/>
        </w:rPr>
        <w:t xml:space="preserve"> </w:t>
      </w:r>
      <w:r w:rsidR="00CF74FE" w:rsidRPr="00A26F7F">
        <w:rPr>
          <w:rFonts w:ascii="Times New Roman" w:hAnsi="Times New Roman" w:cs="Times New Roman"/>
        </w:rPr>
        <w:t>contains</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 xml:space="preserve">Every retrieval system needs some mechanisms to retrieval relevant needed information. </w:t>
      </w:r>
      <w:r w:rsidR="00680166" w:rsidRPr="00A26F7F">
        <w:rPr>
          <w:rFonts w:ascii="Times New Roman" w:hAnsi="Times New Roman" w:cs="Times New Roman"/>
        </w:rPr>
        <w:t>Based on different things some techniques have been implemented.</w:t>
      </w:r>
      <w:r w:rsidR="00754CE0" w:rsidRPr="00A26F7F">
        <w:rPr>
          <w:rFonts w:ascii="Times New Roman" w:hAnsi="Times New Roman" w:cs="Times New Roman"/>
        </w:rPr>
        <w:t xml:space="preserve"> </w:t>
      </w:r>
      <w:r w:rsidR="00D72475" w:rsidRPr="00A26F7F">
        <w:rPr>
          <w:rFonts w:ascii="Times New Roman" w:hAnsi="Times New Roman" w:cs="Times New Roman"/>
        </w:rPr>
        <w:t>Two of them are keyword or text based and ontology based methods.</w:t>
      </w:r>
      <w:r w:rsidR="00032718" w:rsidRPr="00A26F7F">
        <w:rPr>
          <w:rFonts w:ascii="Times New Roman" w:hAnsi="Times New Roman" w:cs="Times New Roman"/>
        </w:rPr>
        <w:t xml:space="preserve"> </w:t>
      </w:r>
      <w:r w:rsidR="00F329BF" w:rsidRPr="00A26F7F">
        <w:rPr>
          <w:rFonts w:ascii="Times New Roman" w:hAnsi="Times New Roman" w:cs="Times New Roman"/>
        </w:rPr>
        <w:t xml:space="preserve">Keyword based </w:t>
      </w:r>
      <w:r w:rsidR="00BC5E09" w:rsidRPr="00A26F7F">
        <w:rPr>
          <w:rFonts w:ascii="Times New Roman" w:hAnsi="Times New Roman" w:cs="Times New Roman"/>
        </w:rPr>
        <w:t xml:space="preserve">is </w:t>
      </w:r>
      <w:r w:rsidR="00F329BF" w:rsidRPr="00A26F7F">
        <w:rPr>
          <w:rFonts w:ascii="Times New Roman" w:hAnsi="Times New Roman" w:cs="Times New Roman"/>
        </w:rPr>
        <w:t>considered</w:t>
      </w:r>
      <w:r w:rsidR="00BC5E09" w:rsidRPr="00A26F7F">
        <w:rPr>
          <w:rFonts w:ascii="Times New Roman" w:hAnsi="Times New Roman" w:cs="Times New Roman"/>
        </w:rPr>
        <w:t xml:space="preserve"> an old method while ontology based is more recent one.</w:t>
      </w:r>
    </w:p>
    <w:p w14:paraId="430D0121" w14:textId="77777777" w:rsidR="001B5D9E" w:rsidRPr="00A26F7F" w:rsidRDefault="001B5D9E" w:rsidP="001B5D9E">
      <w:pPr>
        <w:rPr>
          <w:rFonts w:ascii="Times New Roman" w:hAnsi="Times New Roman" w:cs="Times New Roman"/>
        </w:rPr>
      </w:pPr>
    </w:p>
    <w:p w14:paraId="59D643CF" w14:textId="49C6699E" w:rsidR="005E3257" w:rsidRPr="00A26F7F" w:rsidRDefault="003346CA" w:rsidP="003D12D0">
      <w:pPr>
        <w:pStyle w:val="Heading3"/>
        <w:spacing w:line="360" w:lineRule="auto"/>
        <w:jc w:val="both"/>
        <w:rPr>
          <w:rFonts w:ascii="Times New Roman" w:hAnsi="Times New Roman" w:cs="Times New Roman"/>
        </w:rPr>
      </w:pPr>
      <w:bookmarkStart w:id="16" w:name="_Toc261028552"/>
      <w:r w:rsidRPr="00A26F7F">
        <w:rPr>
          <w:rFonts w:ascii="Times New Roman" w:hAnsi="Times New Roman" w:cs="Times New Roman"/>
        </w:rPr>
        <w:t>Keyword</w:t>
      </w:r>
      <w:r w:rsidR="00E638E2" w:rsidRPr="00A26F7F">
        <w:rPr>
          <w:rFonts w:ascii="Times New Roman" w:hAnsi="Times New Roman" w:cs="Times New Roman"/>
        </w:rPr>
        <w:t xml:space="preserve"> </w:t>
      </w:r>
      <w:r w:rsidR="004D6B06" w:rsidRPr="00A26F7F">
        <w:rPr>
          <w:rFonts w:ascii="Times New Roman" w:hAnsi="Times New Roman" w:cs="Times New Roman"/>
        </w:rPr>
        <w:t>B</w:t>
      </w:r>
      <w:r w:rsidR="00A975AB" w:rsidRPr="00A26F7F">
        <w:rPr>
          <w:rFonts w:ascii="Times New Roman" w:hAnsi="Times New Roman" w:cs="Times New Roman"/>
        </w:rPr>
        <w:t xml:space="preserve">ased </w:t>
      </w:r>
      <w:r w:rsidR="002A2157" w:rsidRPr="00A26F7F">
        <w:rPr>
          <w:rFonts w:ascii="Times New Roman" w:hAnsi="Times New Roman" w:cs="Times New Roman"/>
        </w:rPr>
        <w:t>Search</w:t>
      </w:r>
      <w:bookmarkEnd w:id="16"/>
    </w:p>
    <w:p w14:paraId="18850027" w14:textId="416386A0" w:rsidR="000B0FDC" w:rsidRPr="00A26F7F" w:rsidRDefault="000B0FDC" w:rsidP="003D12D0">
      <w:pPr>
        <w:spacing w:line="360" w:lineRule="auto"/>
        <w:jc w:val="both"/>
        <w:rPr>
          <w:rFonts w:ascii="Times New Roman" w:hAnsi="Times New Roman" w:cs="Times New Roman"/>
        </w:rPr>
      </w:pPr>
      <w:r w:rsidRPr="00A26F7F">
        <w:rPr>
          <w:rFonts w:ascii="Times New Roman" w:hAnsi="Times New Roman" w:cs="Times New Roman"/>
        </w:rPr>
        <w:t xml:space="preserve">Keyword-based search method would be the default and usual choice, since it has been used over long time. However, keyword-based search method suffers from some issu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ne of these issues would be the lack of accuracy and recall because of synonyms and homonyms and they are based on memorizing terms rather than concept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 other issue is that using keyword-based search add more ambiguity if the user want just to browse around to find out what is there or the user does not know the right term used in specific content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59A3C8C5" w14:textId="77777777" w:rsidR="00367A22" w:rsidRPr="00A26F7F" w:rsidRDefault="00367A22" w:rsidP="003D12D0">
      <w:pPr>
        <w:spacing w:line="360" w:lineRule="auto"/>
        <w:jc w:val="both"/>
        <w:rPr>
          <w:rFonts w:ascii="Times New Roman" w:hAnsi="Times New Roman" w:cs="Times New Roman"/>
        </w:rPr>
      </w:pPr>
    </w:p>
    <w:p w14:paraId="4A72F494" w14:textId="77777777" w:rsidR="00367A22" w:rsidRPr="00A26F7F" w:rsidRDefault="00367A22" w:rsidP="00367A22">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Ontology-based information retrieval method would solve the problem with the lack of precision and recall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 growth in the ambiguity issue, would be solve be using multi-faceted search method which would guide the user during constructing the search quer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371DB259" w14:textId="77777777" w:rsidR="00367A22" w:rsidRPr="00A26F7F" w:rsidRDefault="00367A22" w:rsidP="00367A22">
      <w:pPr>
        <w:spacing w:line="360" w:lineRule="auto"/>
        <w:rPr>
          <w:rFonts w:ascii="Times New Roman" w:hAnsi="Times New Roman" w:cs="Times New Roman"/>
        </w:rPr>
      </w:pPr>
    </w:p>
    <w:p w14:paraId="094FDF58" w14:textId="77777777" w:rsidR="00367A22" w:rsidRPr="00A26F7F" w:rsidRDefault="00367A22" w:rsidP="00367A22">
      <w:pPr>
        <w:spacing w:line="360" w:lineRule="auto"/>
        <w:rPr>
          <w:rFonts w:ascii="Times New Roman" w:hAnsi="Times New Roman" w:cs="Times New Roman"/>
        </w:rPr>
      </w:pPr>
      <w:r w:rsidRPr="00A26F7F">
        <w:rPr>
          <w:rFonts w:ascii="Times New Roman" w:hAnsi="Times New Roman" w:cs="Times New Roman"/>
        </w:rPr>
        <w:t xml:space="preserve">View-based search </w:t>
      </w:r>
    </w:p>
    <w:p w14:paraId="5837F2BB" w14:textId="77777777" w:rsidR="00367A22" w:rsidRPr="00A26F7F" w:rsidRDefault="00367A22" w:rsidP="00367A22">
      <w:pPr>
        <w:spacing w:line="360" w:lineRule="auto"/>
        <w:rPr>
          <w:rFonts w:ascii="Times New Roman" w:hAnsi="Times New Roman" w:cs="Times New Roman"/>
        </w:rPr>
      </w:pPr>
    </w:p>
    <w:p w14:paraId="7B5A18B6" w14:textId="7298D3B4" w:rsidR="00367A22" w:rsidRPr="00A26F7F" w:rsidRDefault="00367A22" w:rsidP="001731B7">
      <w:pPr>
        <w:spacing w:line="360" w:lineRule="auto"/>
        <w:jc w:val="both"/>
        <w:rPr>
          <w:rFonts w:ascii="Times New Roman" w:hAnsi="Times New Roman" w:cs="Times New Roman"/>
        </w:rPr>
      </w:pPr>
      <w:proofErr w:type="spellStart"/>
      <w:r w:rsidRPr="00A26F7F">
        <w:rPr>
          <w:rFonts w:ascii="Times New Roman" w:hAnsi="Times New Roman" w:cs="Times New Roman"/>
        </w:rPr>
        <w:t>Ontogator</w:t>
      </w:r>
      <w:proofErr w:type="spellEnd"/>
      <w:r w:rsidRPr="00A26F7F">
        <w:rPr>
          <w:rFonts w:ascii="Times New Roman" w:hAnsi="Times New Roman" w:cs="Times New Roman"/>
        </w:rPr>
        <w:t xml:space="preserve"> is a system that combines the two methods ontology and multi-faceted based search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Hyvönen&lt;/Author&gt;&lt;Year&gt;2004&lt;/Year&gt;&lt;RecNum&gt;57&lt;/RecNum&gt;&lt;DisplayText&gt;[10]&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48E56ECA" w14:textId="77777777" w:rsidR="00AB6B13" w:rsidRPr="00A26F7F" w:rsidRDefault="00AB6B13" w:rsidP="00172901">
      <w:pPr>
        <w:pStyle w:val="Heading3"/>
        <w:spacing w:line="360" w:lineRule="auto"/>
        <w:rPr>
          <w:rFonts w:ascii="Times New Roman" w:hAnsi="Times New Roman" w:cs="Times New Roman"/>
        </w:rPr>
      </w:pPr>
      <w:bookmarkStart w:id="17" w:name="_Toc261028553"/>
      <w:r w:rsidRPr="00A26F7F">
        <w:rPr>
          <w:rFonts w:ascii="Times New Roman" w:hAnsi="Times New Roman" w:cs="Times New Roman"/>
        </w:rPr>
        <w:t>Faceted Based Search</w:t>
      </w:r>
      <w:bookmarkEnd w:id="17"/>
    </w:p>
    <w:p w14:paraId="24D829D4" w14:textId="2A7BD01A" w:rsidR="00AB6B13" w:rsidRPr="00A26F7F" w:rsidRDefault="00AB6B13" w:rsidP="00172901">
      <w:pPr>
        <w:spacing w:line="360" w:lineRule="auto"/>
        <w:jc w:val="both"/>
        <w:rPr>
          <w:rFonts w:ascii="Times New Roman" w:hAnsi="Times New Roman" w:cs="Times New Roman"/>
        </w:rPr>
      </w:pPr>
      <w:r w:rsidRPr="00A26F7F">
        <w:rPr>
          <w:rFonts w:ascii="Times New Roman" w:hAnsi="Times New Roman" w:cs="Times New Roman"/>
        </w:rPr>
        <w:t xml:space="preserve">Faceted search is an intelligent and efficient retrieval mechanism that allows the users to filter a collections of information based on some dimensions which called Facet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Wikipedia&lt;/Author&gt;&lt;RecNum&gt;46&lt;/RecNum&gt;&lt;DisplayText&gt;[11, 12]&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1, 12]</w:t>
      </w:r>
      <w:r w:rsidRPr="00A26F7F">
        <w:rPr>
          <w:rFonts w:ascii="Times New Roman" w:hAnsi="Times New Roman" w:cs="Times New Roman"/>
        </w:rPr>
        <w:fldChar w:fldCharType="end"/>
      </w:r>
      <w:r w:rsidRPr="00A26F7F">
        <w:rPr>
          <w:rFonts w:ascii="Times New Roman" w:hAnsi="Times New Roman" w:cs="Times New Roman"/>
        </w:rPr>
        <w:t xml:space="preserve">. This information ordered based on multiple taxonomies, which are called faceted classificatio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Wikipedia&lt;/Author&gt;&lt;RecNum&gt;47&lt;/RecNum&gt;&lt;DisplayText&gt;[11, 13]&lt;/DisplayText&gt;&lt;record&gt;&lt;rec-number&gt;47&lt;/rec-number&gt;&lt;foreign-keys&gt;&lt;key app="EN" db-id="ts25ppery0xtwlevwr5vrr0ivsptart9ve22" timestamp="1398280230"&gt;47&lt;/key&gt;&lt;/foreign-keys&gt;&lt;ref-type name="Web Page"&gt;12&lt;/ref-type&gt;&lt;contributors&gt;&lt;authors&gt;&lt;author&gt;Wikipedia&lt;/author&gt;&lt;/authors&gt;&lt;/contributors&gt;&lt;titles&gt;&lt;title&gt;Faceted classification&lt;/title&gt;&lt;/titles&gt;&lt;volume&gt;2014&lt;/volume&gt;&lt;number&gt;April 23, 2014&lt;/number&gt;&lt;dates&gt;&lt;/dates&gt;&lt;urls&gt;&lt;related-urls&gt;&lt;url&gt;http://en.wikipedia.org/wiki/Faceted_classification&lt;/url&gt;&lt;/related-urls&gt;&lt;/urls&gt;&lt;/record&gt;&lt;/Cite&gt;&lt;Cite&gt;&lt;Author&gt;Wikipedia&lt;/Author&gt;&lt;RecNum&gt;46&lt;/RecNum&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11, 13]</w:t>
      </w:r>
      <w:r w:rsidRPr="00A26F7F">
        <w:rPr>
          <w:rFonts w:ascii="Times New Roman" w:hAnsi="Times New Roman" w:cs="Times New Roman"/>
        </w:rPr>
        <w:fldChar w:fldCharType="end"/>
      </w:r>
      <w:r w:rsidRPr="00A26F7F">
        <w:rPr>
          <w:rFonts w:ascii="Times New Roman" w:hAnsi="Times New Roman" w:cs="Times New Roman"/>
        </w:rPr>
        <w:t xml:space="preserve">. </w:t>
      </w:r>
    </w:p>
    <w:p w14:paraId="13C979D1" w14:textId="77777777" w:rsidR="00AB6B13" w:rsidRPr="00A26F7F" w:rsidRDefault="00AB6B13" w:rsidP="00AB6B13">
      <w:pPr>
        <w:spacing w:line="360" w:lineRule="auto"/>
        <w:jc w:val="both"/>
        <w:rPr>
          <w:rFonts w:ascii="Times New Roman" w:hAnsi="Times New Roman" w:cs="Times New Roman"/>
        </w:rPr>
      </w:pPr>
    </w:p>
    <w:p w14:paraId="47E39245" w14:textId="5A0D975F" w:rsidR="00AB6B13" w:rsidRPr="00A26F7F" w:rsidRDefault="00AB6B13" w:rsidP="001731B7">
      <w:pPr>
        <w:spacing w:line="360" w:lineRule="auto"/>
        <w:jc w:val="both"/>
        <w:rPr>
          <w:rFonts w:ascii="Times New Roman" w:hAnsi="Times New Roman" w:cs="Times New Roman"/>
        </w:rPr>
      </w:pPr>
      <w:r w:rsidRPr="00A26F7F">
        <w:rPr>
          <w:rFonts w:ascii="Times New Roman" w:hAnsi="Times New Roman" w:cs="Times New Roman"/>
        </w:rPr>
        <w:t>This technique can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 Both serve the same purpose which is to personalized the search and make it easy to suit the user’s needs.</w:t>
      </w:r>
    </w:p>
    <w:p w14:paraId="4A515E80" w14:textId="0F981D2C" w:rsidR="00034D9F" w:rsidRPr="00A26F7F" w:rsidRDefault="007D2F30" w:rsidP="001731B7">
      <w:pPr>
        <w:pStyle w:val="Heading2"/>
        <w:spacing w:line="360" w:lineRule="auto"/>
        <w:rPr>
          <w:rFonts w:ascii="Times New Roman" w:hAnsi="Times New Roman" w:cs="Times New Roman"/>
          <w:sz w:val="24"/>
          <w:szCs w:val="24"/>
        </w:rPr>
      </w:pPr>
      <w:bookmarkStart w:id="18" w:name="_Toc261028554"/>
      <w:r w:rsidRPr="00A26F7F">
        <w:rPr>
          <w:rFonts w:ascii="Times New Roman" w:hAnsi="Times New Roman" w:cs="Times New Roman"/>
          <w:sz w:val="24"/>
          <w:szCs w:val="24"/>
        </w:rPr>
        <w:t>Ontology Visual Querying</w:t>
      </w:r>
      <w:bookmarkEnd w:id="18"/>
    </w:p>
    <w:p w14:paraId="7F36A64D" w14:textId="77777777" w:rsidR="007D2F30" w:rsidRPr="00A26F7F" w:rsidRDefault="007D2F30" w:rsidP="00336113">
      <w:pPr>
        <w:spacing w:line="360" w:lineRule="auto"/>
        <w:jc w:val="both"/>
        <w:rPr>
          <w:rFonts w:ascii="Times New Roman" w:hAnsi="Times New Roman" w:cs="Times New Roman"/>
        </w:rPr>
      </w:pPr>
      <w:r w:rsidRPr="00A26F7F">
        <w:rPr>
          <w:rFonts w:ascii="Times New Roman" w:hAnsi="Times New Roman" w:cs="Times New Roman"/>
        </w:rPr>
        <w:t xml:space="preserve">Ontology Visual Querying is the use of the user interface and ontologies to guide for interactive query building and provide meaningful queries in intelligent wa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In addition, the user interface help in constructing valid and exact queri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355A7436"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Visual querying is not new. It has been there since almost the beginning of textual query language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Almost all visual querying languages have two features in commo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The two features are: (1) a model to represent the stated query and (2) a way to of constructing the query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Since visual querying languages invented to query from a data structure, it is only natural for its evolution to follow the development of data structure </w:t>
      </w:r>
      <w:r w:rsidRPr="00A26F7F">
        <w:rPr>
          <w:rFonts w:ascii="Times New Roman" w:hAnsi="Times New Roman" w:cs="Times New Roman"/>
        </w:rPr>
        <w:fldChar w:fldCharType="begin"/>
      </w:r>
      <w:r w:rsidR="00AB6B13" w:rsidRPr="00A26F7F">
        <w:rPr>
          <w:rFonts w:ascii="Times New Roman" w:hAnsi="Times New Roman" w:cs="Times New Roman"/>
        </w:rPr>
        <w:instrText xml:space="preserve"> ADDIN EN.CITE &lt;EndNote&gt;&lt;Cite&gt;&lt;Author&gt;Bechhofer&lt;/Author&gt;&lt;Year&gt;2009&lt;/Year&gt;&lt;RecNum&gt;35&lt;/RecNum&gt;&lt;DisplayText&gt;[2, 1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ascii="Times New Roman" w:hAnsi="Times New Roman" w:cs="Times New Roman"/>
        </w:rPr>
        <w:fldChar w:fldCharType="separate"/>
      </w:r>
      <w:r w:rsidR="00AB6B13" w:rsidRPr="00A26F7F">
        <w:rPr>
          <w:rFonts w:ascii="Times New Roman" w:hAnsi="Times New Roman" w:cs="Times New Roman"/>
          <w:noProof/>
        </w:rPr>
        <w:t>[2, 14]</w:t>
      </w:r>
      <w:r w:rsidRPr="00A26F7F">
        <w:rPr>
          <w:rFonts w:ascii="Times New Roman" w:hAnsi="Times New Roman" w:cs="Times New Roman"/>
        </w:rPr>
        <w:fldChar w:fldCharType="end"/>
      </w:r>
      <w:r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7777777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user does not have to remember or know the vocabulary, since user can survey the domain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Pr="00A26F7F">
        <w:rPr>
          <w:rFonts w:ascii="Times New Roman" w:hAnsi="Times New Roman" w:cs="Times New Roman"/>
        </w:rPr>
        <w:instrText xml:space="preserve"> ADDIN EN.CITE </w:instrTex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Pr="00A26F7F">
        <w:rPr>
          <w:rFonts w:ascii="Times New Roman" w:hAnsi="Times New Roman" w:cs="Times New Roman"/>
        </w:rPr>
        <w:instrText xml:space="preserve"> ADDIN EN.CITE.DATA </w:instrText>
      </w:r>
      <w:r w:rsidRPr="00A26F7F">
        <w:rPr>
          <w:rFonts w:ascii="Times New Roman" w:hAnsi="Times New Roman" w:cs="Times New Roman"/>
        </w:rPr>
      </w:r>
      <w:r w:rsidRPr="00A26F7F">
        <w:rPr>
          <w:rFonts w:ascii="Times New Roman" w:hAnsi="Times New Roman" w:cs="Times New Roman"/>
        </w:rPr>
        <w:fldChar w:fldCharType="end"/>
      </w:r>
      <w:r w:rsidRPr="00A26F7F">
        <w:rPr>
          <w:rFonts w:ascii="Times New Roman" w:hAnsi="Times New Roman" w:cs="Times New Roman"/>
        </w:rPr>
      </w:r>
      <w:r w:rsidRPr="00A26F7F">
        <w:rPr>
          <w:rFonts w:ascii="Times New Roman" w:hAnsi="Times New Roman" w:cs="Times New Roman"/>
        </w:rPr>
        <w:fldChar w:fldCharType="separate"/>
      </w:r>
      <w:r w:rsidRPr="00A26F7F">
        <w:rPr>
          <w:rFonts w:ascii="Times New Roman" w:hAnsi="Times New Roman" w:cs="Times New Roman"/>
          <w:noProof/>
        </w:rPr>
        <w:t>[2-4]</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Pr="00A26F7F">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Pr="00A26F7F">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Pr="00A26F7F" w:rsidRDefault="007D2F30" w:rsidP="007D2F30">
      <w:pPr>
        <w:spacing w:line="360" w:lineRule="auto"/>
        <w:jc w:val="both"/>
        <w:rPr>
          <w:rFonts w:ascii="Times New Roman" w:hAnsi="Times New Roman" w:cs="Times New Roman"/>
        </w:rPr>
      </w:pPr>
    </w:p>
    <w:p w14:paraId="07E4484D" w14:textId="77777777" w:rsidR="00CA3363" w:rsidRPr="00A26F7F" w:rsidRDefault="00CA3363" w:rsidP="002152A3">
      <w:pPr>
        <w:spacing w:line="360" w:lineRule="auto"/>
        <w:jc w:val="both"/>
        <w:rPr>
          <w:rFonts w:ascii="Times New Roman" w:hAnsi="Times New Roman" w:cs="Times New Roman"/>
        </w:rPr>
      </w:pPr>
    </w:p>
    <w:p w14:paraId="5BB66E37" w14:textId="77777777" w:rsidR="00CA3363" w:rsidRPr="00A26F7F" w:rsidRDefault="00CA3363" w:rsidP="002152A3">
      <w:pPr>
        <w:spacing w:line="360" w:lineRule="auto"/>
        <w:jc w:val="both"/>
        <w:rPr>
          <w:rFonts w:ascii="Times New Roman" w:hAnsi="Times New Roman" w:cs="Times New Roman"/>
        </w:rPr>
      </w:pPr>
    </w:p>
    <w:p w14:paraId="13A63738" w14:textId="34F32202" w:rsidR="006218A5" w:rsidRPr="00A26F7F" w:rsidRDefault="006218A5" w:rsidP="002152A3">
      <w:pPr>
        <w:spacing w:line="360" w:lineRule="auto"/>
        <w:jc w:val="both"/>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28402D2D" w14:textId="27A22D07" w:rsidR="005B7A73" w:rsidRPr="00A26F7F" w:rsidRDefault="005B7A73" w:rsidP="00E27B46">
      <w:pPr>
        <w:pStyle w:val="Heading1"/>
        <w:spacing w:line="360" w:lineRule="auto"/>
      </w:pPr>
      <w:bookmarkStart w:id="19" w:name="_Toc261028555"/>
      <w:r w:rsidRPr="00A26F7F">
        <w:t>RESEARCH METHODS:</w:t>
      </w:r>
      <w:bookmarkEnd w:id="19"/>
    </w:p>
    <w:p w14:paraId="7D6FA748" w14:textId="7D90A919" w:rsidR="004A3795" w:rsidRPr="00A26F7F" w:rsidRDefault="004A3795" w:rsidP="00E27B46">
      <w:pPr>
        <w:pStyle w:val="Heading2"/>
        <w:spacing w:line="360" w:lineRule="auto"/>
        <w:rPr>
          <w:rFonts w:ascii="Times New Roman" w:hAnsi="Times New Roman" w:cs="Times New Roman"/>
        </w:rPr>
      </w:pPr>
      <w:bookmarkStart w:id="20" w:name="_Toc261028556"/>
      <w:r w:rsidRPr="00A26F7F">
        <w:rPr>
          <w:rFonts w:ascii="Times New Roman" w:hAnsi="Times New Roman" w:cs="Times New Roman"/>
        </w:rPr>
        <w:t>Project Plan:</w:t>
      </w:r>
      <w:bookmarkEnd w:id="20"/>
    </w:p>
    <w:p w14:paraId="3F716DDE" w14:textId="31AFF468" w:rsidR="004A3795" w:rsidRPr="00A26F7F" w:rsidRDefault="002A2758" w:rsidP="00E27B46">
      <w:pPr>
        <w:pStyle w:val="Heading2"/>
        <w:spacing w:line="360" w:lineRule="auto"/>
        <w:rPr>
          <w:rFonts w:ascii="Times New Roman" w:hAnsi="Times New Roman" w:cs="Times New Roman"/>
        </w:rPr>
      </w:pPr>
      <w:bookmarkStart w:id="21" w:name="_Toc261028557"/>
      <w:r w:rsidRPr="00A26F7F">
        <w:rPr>
          <w:rFonts w:ascii="Times New Roman" w:hAnsi="Times New Roman" w:cs="Times New Roman"/>
        </w:rPr>
        <w:t>Project Deliverables:</w:t>
      </w:r>
      <w:bookmarkEnd w:id="21"/>
    </w:p>
    <w:p w14:paraId="10F2122D" w14:textId="1AFF816E" w:rsidR="002A2758" w:rsidRPr="00A26F7F" w:rsidRDefault="003F221D" w:rsidP="00E27B46">
      <w:pPr>
        <w:pStyle w:val="Heading2"/>
        <w:spacing w:line="360" w:lineRule="auto"/>
        <w:rPr>
          <w:rFonts w:ascii="Times New Roman" w:hAnsi="Times New Roman" w:cs="Times New Roman"/>
        </w:rPr>
      </w:pPr>
      <w:bookmarkStart w:id="22" w:name="_Toc261028558"/>
      <w:r w:rsidRPr="00A26F7F">
        <w:rPr>
          <w:rFonts w:ascii="Times New Roman" w:hAnsi="Times New Roman" w:cs="Times New Roman"/>
        </w:rPr>
        <w:t>Project Evaluation Plan:</w:t>
      </w:r>
      <w:bookmarkEnd w:id="22"/>
    </w:p>
    <w:p w14:paraId="77BFFAA5" w14:textId="6236C08F" w:rsidR="003F221D" w:rsidRPr="00A26F7F" w:rsidRDefault="003F221D" w:rsidP="00E27B46">
      <w:pPr>
        <w:pStyle w:val="Heading2"/>
        <w:spacing w:line="360" w:lineRule="auto"/>
        <w:rPr>
          <w:rFonts w:ascii="Times New Roman" w:hAnsi="Times New Roman" w:cs="Times New Roman"/>
        </w:rPr>
      </w:pPr>
      <w:bookmarkStart w:id="23" w:name="_Toc261028559"/>
      <w:r w:rsidRPr="00A26F7F">
        <w:rPr>
          <w:rFonts w:ascii="Times New Roman" w:hAnsi="Times New Roman" w:cs="Times New Roman"/>
        </w:rPr>
        <w:t>Project Tools:</w:t>
      </w:r>
      <w:bookmarkEnd w:id="23"/>
    </w:p>
    <w:p w14:paraId="404A94BD" w14:textId="77777777" w:rsidR="006218A5" w:rsidRPr="00A26F7F" w:rsidRDefault="006218A5" w:rsidP="00E27B46">
      <w:pPr>
        <w:spacing w:line="360" w:lineRule="auto"/>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24" w:name="_Toc261028560"/>
      <w:r w:rsidRPr="00A26F7F">
        <w:t>PROGRESS:</w:t>
      </w:r>
      <w:bookmarkEnd w:id="24"/>
    </w:p>
    <w:p w14:paraId="7E875D2D" w14:textId="77777777" w:rsidR="003140B4" w:rsidRPr="00A26F7F" w:rsidRDefault="003140B4" w:rsidP="003140B4">
      <w:pPr>
        <w:rPr>
          <w:rFonts w:ascii="Times New Roman" w:hAnsi="Times New Roman" w:cs="Times New Roman"/>
        </w:rPr>
      </w:pPr>
    </w:p>
    <w:p w14:paraId="23E40661" w14:textId="1015C39C" w:rsidR="00523F13" w:rsidRPr="00A26F7F" w:rsidRDefault="00523F13" w:rsidP="00DF70FE">
      <w:pPr>
        <w:pStyle w:val="Heading2"/>
        <w:spacing w:line="360" w:lineRule="auto"/>
        <w:rPr>
          <w:rFonts w:ascii="Times New Roman" w:hAnsi="Times New Roman" w:cs="Times New Roman"/>
        </w:rPr>
      </w:pPr>
      <w:bookmarkStart w:id="25" w:name="_Toc261028561"/>
      <w:r w:rsidRPr="00A26F7F">
        <w:rPr>
          <w:rFonts w:ascii="Times New Roman" w:hAnsi="Times New Roman" w:cs="Times New Roman"/>
        </w:rPr>
        <w:t>Users Stories</w:t>
      </w:r>
      <w:r w:rsidR="00D053E0" w:rsidRPr="00A26F7F">
        <w:rPr>
          <w:rFonts w:ascii="Times New Roman" w:hAnsi="Times New Roman" w:cs="Times New Roman"/>
        </w:rPr>
        <w:t>:</w:t>
      </w:r>
      <w:bookmarkEnd w:id="25"/>
    </w:p>
    <w:p w14:paraId="49150EB6" w14:textId="77FF4A78" w:rsidR="00151B72" w:rsidRPr="00A26F7F" w:rsidRDefault="00151B72" w:rsidP="00DF70FE">
      <w:pPr>
        <w:pStyle w:val="Heading2"/>
        <w:spacing w:line="360" w:lineRule="auto"/>
        <w:rPr>
          <w:rFonts w:ascii="Times New Roman" w:hAnsi="Times New Roman" w:cs="Times New Roman"/>
        </w:rPr>
      </w:pPr>
      <w:bookmarkStart w:id="26" w:name="_Toc261028562"/>
      <w:r w:rsidRPr="00A26F7F">
        <w:rPr>
          <w:rFonts w:ascii="Times New Roman" w:hAnsi="Times New Roman" w:cs="Times New Roman"/>
        </w:rPr>
        <w:t>Acceptance Tests:</w:t>
      </w:r>
      <w:bookmarkEnd w:id="26"/>
    </w:p>
    <w:p w14:paraId="4531C745" w14:textId="403D56E3" w:rsidR="00751697" w:rsidRPr="00A26F7F" w:rsidRDefault="00751697" w:rsidP="00DF70FE">
      <w:pPr>
        <w:pStyle w:val="Heading2"/>
        <w:spacing w:line="360" w:lineRule="auto"/>
        <w:rPr>
          <w:rFonts w:ascii="Times New Roman" w:hAnsi="Times New Roman" w:cs="Times New Roman"/>
        </w:rPr>
      </w:pPr>
      <w:bookmarkStart w:id="27" w:name="_Toc261028563"/>
      <w:r w:rsidRPr="00A26F7F">
        <w:rPr>
          <w:rFonts w:ascii="Times New Roman" w:hAnsi="Times New Roman" w:cs="Times New Roman"/>
        </w:rPr>
        <w:t>Prototype</w:t>
      </w:r>
      <w:r w:rsidR="00002551" w:rsidRPr="00A26F7F">
        <w:rPr>
          <w:rFonts w:ascii="Times New Roman" w:hAnsi="Times New Roman" w:cs="Times New Roman"/>
        </w:rPr>
        <w:t>:</w:t>
      </w:r>
      <w:bookmarkEnd w:id="27"/>
    </w:p>
    <w:p w14:paraId="0952C87D"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7D785955" w14:textId="77777777" w:rsidR="007826E5" w:rsidRPr="00A26F7F" w:rsidRDefault="007826E5" w:rsidP="007826E5">
      <w:pPr>
        <w:pStyle w:val="Heading1"/>
      </w:pPr>
      <w:bookmarkStart w:id="28" w:name="_Toc259909598"/>
      <w:bookmarkStart w:id="29" w:name="_Toc261028564"/>
      <w:r w:rsidRPr="00A26F7F">
        <w:t>R</w:t>
      </w:r>
      <w:bookmarkEnd w:id="28"/>
      <w:r w:rsidRPr="00A26F7F">
        <w:t>EFERENCES:</w:t>
      </w:r>
      <w:bookmarkEnd w:id="29"/>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588F05A2" w14:textId="77777777" w:rsidR="00AB6B13" w:rsidRPr="00A26F7F" w:rsidRDefault="00C552F2" w:rsidP="00AB6B13">
      <w:pPr>
        <w:pStyle w:val="EndNoteBibliography"/>
        <w:ind w:left="720" w:hanging="720"/>
        <w:rPr>
          <w:rFonts w:ascii="Times New Roman" w:hAnsi="Times New Roman" w:cs="Times New Roman"/>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AB6B13" w:rsidRPr="00A26F7F">
        <w:rPr>
          <w:rFonts w:ascii="Times New Roman" w:hAnsi="Times New Roman" w:cs="Times New Roman"/>
          <w:noProof/>
        </w:rPr>
        <w:t>1.</w:t>
      </w:r>
      <w:r w:rsidR="00AB6B13" w:rsidRPr="00A26F7F">
        <w:rPr>
          <w:rFonts w:ascii="Times New Roman" w:hAnsi="Times New Roman" w:cs="Times New Roman"/>
          <w:noProof/>
        </w:rPr>
        <w:tab/>
        <w:t xml:space="preserve">Ding, L., et al., </w:t>
      </w:r>
      <w:r w:rsidR="00AB6B13" w:rsidRPr="00A26F7F">
        <w:rPr>
          <w:rFonts w:ascii="Times New Roman" w:hAnsi="Times New Roman" w:cs="Times New Roman"/>
          <w:i/>
          <w:noProof/>
        </w:rPr>
        <w:t>Using Ontologies in the Semantic Web: A Survey</w:t>
      </w:r>
      <w:r w:rsidR="00AB6B13" w:rsidRPr="00A26F7F">
        <w:rPr>
          <w:rFonts w:ascii="Times New Roman" w:hAnsi="Times New Roman" w:cs="Times New Roman"/>
          <w:noProof/>
        </w:rPr>
        <w:t xml:space="preserve">, in </w:t>
      </w:r>
      <w:r w:rsidR="00AB6B13" w:rsidRPr="00A26F7F">
        <w:rPr>
          <w:rFonts w:ascii="Times New Roman" w:hAnsi="Times New Roman" w:cs="Times New Roman"/>
          <w:i/>
          <w:noProof/>
        </w:rPr>
        <w:t>Ontologies</w:t>
      </w:r>
      <w:r w:rsidR="00AB6B13" w:rsidRPr="00A26F7F">
        <w:rPr>
          <w:rFonts w:ascii="Times New Roman" w:hAnsi="Times New Roman" w:cs="Times New Roman"/>
          <w:noProof/>
        </w:rPr>
        <w:t>. 2007, Springer US. p. 79-113.</w:t>
      </w:r>
    </w:p>
    <w:p w14:paraId="5611F172" w14:textId="77777777"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2.</w:t>
      </w:r>
      <w:r w:rsidRPr="00A26F7F">
        <w:rPr>
          <w:rFonts w:ascii="Times New Roman" w:hAnsi="Times New Roman" w:cs="Times New Roman"/>
          <w:noProof/>
        </w:rPr>
        <w:tab/>
        <w:t xml:space="preserve">Bechhofer, S. and N.W. Paton, </w:t>
      </w:r>
      <w:r w:rsidRPr="00A26F7F">
        <w:rPr>
          <w:rFonts w:ascii="Times New Roman" w:hAnsi="Times New Roman" w:cs="Times New Roman"/>
          <w:i/>
          <w:noProof/>
        </w:rPr>
        <w:t>Ontology Visual Querying</w:t>
      </w:r>
      <w:r w:rsidRPr="00A26F7F">
        <w:rPr>
          <w:rFonts w:ascii="Times New Roman" w:hAnsi="Times New Roman" w:cs="Times New Roman"/>
          <w:noProof/>
        </w:rPr>
        <w:t xml:space="preserve">, in </w:t>
      </w:r>
      <w:r w:rsidRPr="00A26F7F">
        <w:rPr>
          <w:rFonts w:ascii="Times New Roman" w:hAnsi="Times New Roman" w:cs="Times New Roman"/>
          <w:i/>
          <w:noProof/>
        </w:rPr>
        <w:t>Encyclopedia of Database Systems</w:t>
      </w:r>
      <w:r w:rsidRPr="00A26F7F">
        <w:rPr>
          <w:rFonts w:ascii="Times New Roman" w:hAnsi="Times New Roman" w:cs="Times New Roman"/>
          <w:noProof/>
        </w:rPr>
        <w:t>. 2009, Springer.</w:t>
      </w:r>
    </w:p>
    <w:p w14:paraId="16D05838" w14:textId="77777777"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3.</w:t>
      </w:r>
      <w:r w:rsidRPr="00A26F7F">
        <w:rPr>
          <w:rFonts w:ascii="Times New Roman" w:hAnsi="Times New Roman" w:cs="Times New Roman"/>
          <w:noProof/>
        </w:rPr>
        <w:tab/>
        <w:t xml:space="preserve">Stevens, R., et al., </w:t>
      </w:r>
      <w:r w:rsidRPr="00A26F7F">
        <w:rPr>
          <w:rFonts w:ascii="Times New Roman" w:hAnsi="Times New Roman" w:cs="Times New Roman"/>
          <w:i/>
          <w:noProof/>
        </w:rPr>
        <w:t>TAMBIS: Transparent Access to Multiple Bioinformatics Information Sources.</w:t>
      </w:r>
      <w:r w:rsidRPr="00A26F7F">
        <w:rPr>
          <w:rFonts w:ascii="Times New Roman" w:hAnsi="Times New Roman" w:cs="Times New Roman"/>
          <w:noProof/>
        </w:rPr>
        <w:t xml:space="preserve"> IBM System Journal. </w:t>
      </w:r>
      <w:r w:rsidRPr="00A26F7F">
        <w:rPr>
          <w:rFonts w:ascii="Times New Roman" w:hAnsi="Times New Roman" w:cs="Times New Roman"/>
          <w:b/>
          <w:noProof/>
        </w:rPr>
        <w:t>40</w:t>
      </w:r>
      <w:r w:rsidRPr="00A26F7F">
        <w:rPr>
          <w:rFonts w:ascii="Times New Roman" w:hAnsi="Times New Roman" w:cs="Times New Roman"/>
          <w:noProof/>
        </w:rPr>
        <w:t>(2): p. 532-551.</w:t>
      </w:r>
    </w:p>
    <w:p w14:paraId="78FFF81A" w14:textId="77777777"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4.</w:t>
      </w:r>
      <w:r w:rsidRPr="00A26F7F">
        <w:rPr>
          <w:rFonts w:ascii="Times New Roman" w:hAnsi="Times New Roman" w:cs="Times New Roman"/>
          <w:noProof/>
        </w:rPr>
        <w:tab/>
        <w:t xml:space="preserve">Catarci, T., et al., </w:t>
      </w:r>
      <w:r w:rsidRPr="00A26F7F">
        <w:rPr>
          <w:rFonts w:ascii="Times New Roman" w:hAnsi="Times New Roman" w:cs="Times New Roman"/>
          <w:i/>
          <w:noProof/>
        </w:rPr>
        <w:t>An Ontology Based Visual Tool for Query Formulation Support.</w:t>
      </w:r>
      <w:r w:rsidRPr="00A26F7F">
        <w:rPr>
          <w:rFonts w:ascii="Times New Roman" w:hAnsi="Times New Roman" w:cs="Times New Roman"/>
          <w:noProof/>
        </w:rPr>
        <w:t xml:space="preserve"> ECAI, 2004: p. 308-312.</w:t>
      </w:r>
    </w:p>
    <w:p w14:paraId="1CF93B0D" w14:textId="505DEB06"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5.</w:t>
      </w:r>
      <w:r w:rsidRPr="00A26F7F">
        <w:rPr>
          <w:rFonts w:ascii="Times New Roman" w:hAnsi="Times New Roman" w:cs="Times New Roman"/>
          <w:noProof/>
        </w:rPr>
        <w:tab/>
        <w:t xml:space="preserve">Bechhofer, S. </w:t>
      </w:r>
      <w:r w:rsidRPr="00A26F7F">
        <w:rPr>
          <w:rFonts w:ascii="Times New Roman" w:hAnsi="Times New Roman" w:cs="Times New Roman"/>
          <w:i/>
          <w:noProof/>
        </w:rPr>
        <w:t>The Manchester Sushi Finder - Project Page</w:t>
      </w:r>
      <w:r w:rsidRPr="00A26F7F">
        <w:rPr>
          <w:rFonts w:ascii="Times New Roman" w:hAnsi="Times New Roman" w:cs="Times New Roman"/>
          <w:noProof/>
        </w:rPr>
        <w:t xml:space="preserve">. 2014  [cited 2014 March 5, 2014]; Available from: </w:t>
      </w:r>
      <w:hyperlink r:id="rId11" w:history="1">
        <w:r w:rsidRPr="00A26F7F">
          <w:rPr>
            <w:rStyle w:val="Hyperlink"/>
            <w:rFonts w:ascii="Times New Roman" w:hAnsi="Times New Roman" w:cs="Times New Roman"/>
            <w:noProof/>
          </w:rPr>
          <w:t>http://studentnet.cs.manchester.ac.uk/pgt/2013/COMP60990/project/projectbookdetails.php?projectid=20889</w:t>
        </w:r>
      </w:hyperlink>
      <w:r w:rsidRPr="00A26F7F">
        <w:rPr>
          <w:rFonts w:ascii="Times New Roman" w:hAnsi="Times New Roman" w:cs="Times New Roman"/>
          <w:noProof/>
        </w:rPr>
        <w:t>.</w:t>
      </w:r>
    </w:p>
    <w:p w14:paraId="558E4D3C" w14:textId="3F91F29E"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6.</w:t>
      </w:r>
      <w:r w:rsidRPr="00A26F7F">
        <w:rPr>
          <w:rFonts w:ascii="Times New Roman" w:hAnsi="Times New Roman" w:cs="Times New Roman"/>
          <w:noProof/>
        </w:rPr>
        <w:tab/>
        <w:t xml:space="preserve">Wikipedia. </w:t>
      </w:r>
      <w:r w:rsidRPr="00A26F7F">
        <w:rPr>
          <w:rFonts w:ascii="Times New Roman" w:hAnsi="Times New Roman" w:cs="Times New Roman"/>
          <w:i/>
          <w:noProof/>
        </w:rPr>
        <w:t>Application programming interface</w:t>
      </w:r>
      <w:r w:rsidRPr="00A26F7F">
        <w:rPr>
          <w:rFonts w:ascii="Times New Roman" w:hAnsi="Times New Roman" w:cs="Times New Roman"/>
          <w:noProof/>
        </w:rPr>
        <w:t xml:space="preserve">.  [cited 2014 April 21, 2014]; Available from: </w:t>
      </w:r>
      <w:hyperlink r:id="rId12" w:history="1">
        <w:r w:rsidRPr="00A26F7F">
          <w:rPr>
            <w:rStyle w:val="Hyperlink"/>
            <w:rFonts w:ascii="Times New Roman" w:hAnsi="Times New Roman" w:cs="Times New Roman"/>
            <w:noProof/>
          </w:rPr>
          <w:t>http://en.wikipedia.org/wiki/Application_programming_interface</w:t>
        </w:r>
      </w:hyperlink>
      <w:r w:rsidRPr="00A26F7F">
        <w:rPr>
          <w:rFonts w:ascii="Times New Roman" w:hAnsi="Times New Roman" w:cs="Times New Roman"/>
          <w:noProof/>
        </w:rPr>
        <w:t>.</w:t>
      </w:r>
    </w:p>
    <w:p w14:paraId="612F90C1" w14:textId="6645F0DE"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7.</w:t>
      </w:r>
      <w:r w:rsidRPr="00A26F7F">
        <w:rPr>
          <w:rFonts w:ascii="Times New Roman" w:hAnsi="Times New Roman" w:cs="Times New Roman"/>
          <w:noProof/>
        </w:rPr>
        <w:tab/>
        <w:t xml:space="preserve">Group, W.C.O.W. </w:t>
      </w:r>
      <w:r w:rsidRPr="00A26F7F">
        <w:rPr>
          <w:rFonts w:ascii="Times New Roman" w:hAnsi="Times New Roman" w:cs="Times New Roman"/>
          <w:i/>
          <w:noProof/>
        </w:rPr>
        <w:t>Web Ontology Language (OWL)</w:t>
      </w:r>
      <w:r w:rsidRPr="00A26F7F">
        <w:rPr>
          <w:rFonts w:ascii="Times New Roman" w:hAnsi="Times New Roman" w:cs="Times New Roman"/>
          <w:noProof/>
        </w:rPr>
        <w:t xml:space="preserve">. 2012  [cited 2014 April 19, 2014]; Available from: </w:t>
      </w:r>
      <w:hyperlink r:id="rId13" w:history="1">
        <w:r w:rsidRPr="00A26F7F">
          <w:rPr>
            <w:rStyle w:val="Hyperlink"/>
            <w:rFonts w:ascii="Times New Roman" w:hAnsi="Times New Roman" w:cs="Times New Roman"/>
            <w:noProof/>
          </w:rPr>
          <w:t>http://www.w3.org/2001/sw/wiki/OWL</w:t>
        </w:r>
      </w:hyperlink>
      <w:r w:rsidRPr="00A26F7F">
        <w:rPr>
          <w:rFonts w:ascii="Times New Roman" w:hAnsi="Times New Roman" w:cs="Times New Roman"/>
          <w:noProof/>
        </w:rPr>
        <w:t>.</w:t>
      </w:r>
    </w:p>
    <w:p w14:paraId="28793DD3" w14:textId="77777777"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8.</w:t>
      </w:r>
      <w:r w:rsidRPr="00A26F7F">
        <w:rPr>
          <w:rFonts w:ascii="Times New Roman" w:hAnsi="Times New Roman" w:cs="Times New Roman"/>
          <w:noProof/>
        </w:rPr>
        <w:tab/>
        <w:t xml:space="preserve">Davis, R., H. Shrobe, and P. Szolovits, </w:t>
      </w:r>
      <w:r w:rsidRPr="00A26F7F">
        <w:rPr>
          <w:rFonts w:ascii="Times New Roman" w:hAnsi="Times New Roman" w:cs="Times New Roman"/>
          <w:i/>
          <w:noProof/>
        </w:rPr>
        <w:t>What is a Knowledge Representation?</w:t>
      </w:r>
      <w:r w:rsidRPr="00A26F7F">
        <w:rPr>
          <w:rFonts w:ascii="Times New Roman" w:hAnsi="Times New Roman" w:cs="Times New Roman"/>
          <w:noProof/>
        </w:rPr>
        <w:t xml:space="preserve">, in </w:t>
      </w:r>
      <w:r w:rsidRPr="00A26F7F">
        <w:rPr>
          <w:rFonts w:ascii="Times New Roman" w:hAnsi="Times New Roman" w:cs="Times New Roman"/>
          <w:i/>
          <w:noProof/>
        </w:rPr>
        <w:t>AI Magazine</w:t>
      </w:r>
      <w:r w:rsidRPr="00A26F7F">
        <w:rPr>
          <w:rFonts w:ascii="Times New Roman" w:hAnsi="Times New Roman" w:cs="Times New Roman"/>
          <w:noProof/>
        </w:rPr>
        <w:t>. 1993. p. 17-33.</w:t>
      </w:r>
    </w:p>
    <w:p w14:paraId="5E71260B" w14:textId="77777777"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9.</w:t>
      </w:r>
      <w:r w:rsidRPr="00A26F7F">
        <w:rPr>
          <w:rFonts w:ascii="Times New Roman" w:hAnsi="Times New Roman" w:cs="Times New Roman"/>
          <w:noProof/>
        </w:rPr>
        <w:tab/>
        <w:t xml:space="preserve">M, H. and B. S, </w:t>
      </w:r>
      <w:r w:rsidRPr="00A26F7F">
        <w:rPr>
          <w:rFonts w:ascii="Times New Roman" w:hAnsi="Times New Roman" w:cs="Times New Roman"/>
          <w:i/>
          <w:noProof/>
        </w:rPr>
        <w:t>The OWL API: A Java API for OWL ontologies.</w:t>
      </w:r>
      <w:r w:rsidRPr="00A26F7F">
        <w:rPr>
          <w:rFonts w:ascii="Times New Roman" w:hAnsi="Times New Roman" w:cs="Times New Roman"/>
          <w:noProof/>
        </w:rPr>
        <w:t xml:space="preserve"> Semantic Web, 2011. </w:t>
      </w:r>
      <w:r w:rsidRPr="00A26F7F">
        <w:rPr>
          <w:rFonts w:ascii="Times New Roman" w:hAnsi="Times New Roman" w:cs="Times New Roman"/>
          <w:b/>
          <w:noProof/>
        </w:rPr>
        <w:t>2</w:t>
      </w:r>
      <w:r w:rsidRPr="00A26F7F">
        <w:rPr>
          <w:rFonts w:ascii="Times New Roman" w:hAnsi="Times New Roman" w:cs="Times New Roman"/>
          <w:noProof/>
        </w:rPr>
        <w:t>(Number 1 / 2011): p. 11-21.</w:t>
      </w:r>
    </w:p>
    <w:p w14:paraId="76FA59F1" w14:textId="77777777"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10.</w:t>
      </w:r>
      <w:r w:rsidRPr="00A26F7F">
        <w:rPr>
          <w:rFonts w:ascii="Times New Roman" w:hAnsi="Times New Roman" w:cs="Times New Roman"/>
          <w:noProof/>
        </w:rPr>
        <w:tab/>
        <w:t xml:space="preserve">Hyvönen, E., S. Saarela, and K. Viljanen, </w:t>
      </w:r>
      <w:r w:rsidRPr="00A26F7F">
        <w:rPr>
          <w:rFonts w:ascii="Times New Roman" w:hAnsi="Times New Roman" w:cs="Times New Roman"/>
          <w:i/>
          <w:noProof/>
        </w:rPr>
        <w:t>Application of ontology techniques to view-based semantic search and browsing</w:t>
      </w:r>
      <w:r w:rsidRPr="00A26F7F">
        <w:rPr>
          <w:rFonts w:ascii="Times New Roman" w:hAnsi="Times New Roman" w:cs="Times New Roman"/>
          <w:noProof/>
        </w:rPr>
        <w:t xml:space="preserve">, in </w:t>
      </w:r>
      <w:r w:rsidRPr="00A26F7F">
        <w:rPr>
          <w:rFonts w:ascii="Times New Roman" w:hAnsi="Times New Roman" w:cs="Times New Roman"/>
          <w:i/>
          <w:noProof/>
        </w:rPr>
        <w:t>The Semantic Web: Research and Applications</w:t>
      </w:r>
      <w:r w:rsidRPr="00A26F7F">
        <w:rPr>
          <w:rFonts w:ascii="Times New Roman" w:hAnsi="Times New Roman" w:cs="Times New Roman"/>
          <w:noProof/>
        </w:rPr>
        <w:t>. 2004, Springer. p. 92-106.</w:t>
      </w:r>
    </w:p>
    <w:p w14:paraId="67C2D3D4" w14:textId="15F2101B"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11.</w:t>
      </w:r>
      <w:r w:rsidRPr="00A26F7F">
        <w:rPr>
          <w:rFonts w:ascii="Times New Roman" w:hAnsi="Times New Roman" w:cs="Times New Roman"/>
          <w:noProof/>
        </w:rPr>
        <w:tab/>
        <w:t xml:space="preserve">Wikipedia. </w:t>
      </w:r>
      <w:r w:rsidRPr="00A26F7F">
        <w:rPr>
          <w:rFonts w:ascii="Times New Roman" w:hAnsi="Times New Roman" w:cs="Times New Roman"/>
          <w:i/>
          <w:noProof/>
        </w:rPr>
        <w:t>Faceted search</w:t>
      </w:r>
      <w:r w:rsidRPr="00A26F7F">
        <w:rPr>
          <w:rFonts w:ascii="Times New Roman" w:hAnsi="Times New Roman" w:cs="Times New Roman"/>
          <w:noProof/>
        </w:rPr>
        <w:t xml:space="preserve">.  [cited 2014 April 23, 2014]; Available from: </w:t>
      </w:r>
      <w:hyperlink r:id="rId14" w:history="1">
        <w:r w:rsidRPr="00A26F7F">
          <w:rPr>
            <w:rStyle w:val="Hyperlink"/>
            <w:rFonts w:ascii="Times New Roman" w:hAnsi="Times New Roman" w:cs="Times New Roman"/>
            <w:noProof/>
          </w:rPr>
          <w:t>http://en.wikipedia.org/wiki/Faceted_search</w:t>
        </w:r>
      </w:hyperlink>
      <w:r w:rsidRPr="00A26F7F">
        <w:rPr>
          <w:rFonts w:ascii="Times New Roman" w:hAnsi="Times New Roman" w:cs="Times New Roman"/>
          <w:noProof/>
        </w:rPr>
        <w:t>.</w:t>
      </w:r>
    </w:p>
    <w:p w14:paraId="58950630" w14:textId="77777777"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12.</w:t>
      </w:r>
      <w:r w:rsidRPr="00A26F7F">
        <w:rPr>
          <w:rFonts w:ascii="Times New Roman" w:hAnsi="Times New Roman" w:cs="Times New Roman"/>
          <w:noProof/>
        </w:rPr>
        <w:tab/>
        <w:t xml:space="preserve">Smith, D.A. and N.R. Shadbolt, </w:t>
      </w:r>
      <w:r w:rsidRPr="00A26F7F">
        <w:rPr>
          <w:rFonts w:ascii="Times New Roman" w:hAnsi="Times New Roman" w:cs="Times New Roman"/>
          <w:i/>
          <w:noProof/>
        </w:rPr>
        <w:t>FacetOntology: Expressive Descriptions of Facets in the Semantic Web</w:t>
      </w:r>
      <w:r w:rsidRPr="00A26F7F">
        <w:rPr>
          <w:rFonts w:ascii="Times New Roman" w:hAnsi="Times New Roman" w:cs="Times New Roman"/>
          <w:noProof/>
        </w:rPr>
        <w:t xml:space="preserve">, in </w:t>
      </w:r>
      <w:r w:rsidRPr="00A26F7F">
        <w:rPr>
          <w:rFonts w:ascii="Times New Roman" w:hAnsi="Times New Roman" w:cs="Times New Roman"/>
          <w:i/>
          <w:noProof/>
        </w:rPr>
        <w:t>Semantic Technology</w:t>
      </w:r>
      <w:r w:rsidRPr="00A26F7F">
        <w:rPr>
          <w:rFonts w:ascii="Times New Roman" w:hAnsi="Times New Roman" w:cs="Times New Roman"/>
          <w:noProof/>
        </w:rPr>
        <w:t>. 2013, Springer. p. 223-238.</w:t>
      </w:r>
    </w:p>
    <w:p w14:paraId="5888F2DA" w14:textId="12246AD6"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13.</w:t>
      </w:r>
      <w:r w:rsidRPr="00A26F7F">
        <w:rPr>
          <w:rFonts w:ascii="Times New Roman" w:hAnsi="Times New Roman" w:cs="Times New Roman"/>
          <w:noProof/>
        </w:rPr>
        <w:tab/>
        <w:t xml:space="preserve">Wikipedia. </w:t>
      </w:r>
      <w:r w:rsidRPr="00A26F7F">
        <w:rPr>
          <w:rFonts w:ascii="Times New Roman" w:hAnsi="Times New Roman" w:cs="Times New Roman"/>
          <w:i/>
          <w:noProof/>
        </w:rPr>
        <w:t>Faceted classification</w:t>
      </w:r>
      <w:r w:rsidRPr="00A26F7F">
        <w:rPr>
          <w:rFonts w:ascii="Times New Roman" w:hAnsi="Times New Roman" w:cs="Times New Roman"/>
          <w:noProof/>
        </w:rPr>
        <w:t xml:space="preserve">.  [cited 2014 April 23, 2014]; Available from: </w:t>
      </w:r>
      <w:hyperlink r:id="rId15" w:history="1">
        <w:r w:rsidRPr="00A26F7F">
          <w:rPr>
            <w:rStyle w:val="Hyperlink"/>
            <w:rFonts w:ascii="Times New Roman" w:hAnsi="Times New Roman" w:cs="Times New Roman"/>
            <w:noProof/>
          </w:rPr>
          <w:t>http://en.wikipedia.org/wiki/Faceted_classification</w:t>
        </w:r>
      </w:hyperlink>
      <w:r w:rsidRPr="00A26F7F">
        <w:rPr>
          <w:rFonts w:ascii="Times New Roman" w:hAnsi="Times New Roman" w:cs="Times New Roman"/>
          <w:noProof/>
        </w:rPr>
        <w:t>.</w:t>
      </w:r>
    </w:p>
    <w:p w14:paraId="6AFDE17D" w14:textId="77777777" w:rsidR="00AB6B13" w:rsidRPr="00A26F7F" w:rsidRDefault="00AB6B13" w:rsidP="00AB6B13">
      <w:pPr>
        <w:pStyle w:val="EndNoteBibliography"/>
        <w:ind w:left="720" w:hanging="720"/>
        <w:rPr>
          <w:rFonts w:ascii="Times New Roman" w:hAnsi="Times New Roman" w:cs="Times New Roman"/>
          <w:noProof/>
        </w:rPr>
      </w:pPr>
      <w:r w:rsidRPr="00A26F7F">
        <w:rPr>
          <w:rFonts w:ascii="Times New Roman" w:hAnsi="Times New Roman" w:cs="Times New Roman"/>
          <w:noProof/>
        </w:rPr>
        <w:t>14.</w:t>
      </w:r>
      <w:r w:rsidRPr="00A26F7F">
        <w:rPr>
          <w:rFonts w:ascii="Times New Roman" w:hAnsi="Times New Roman" w:cs="Times New Roman"/>
          <w:noProof/>
        </w:rPr>
        <w:tab/>
        <w:t xml:space="preserve">Catarci, T., et al., </w:t>
      </w:r>
      <w:r w:rsidRPr="00A26F7F">
        <w:rPr>
          <w:rFonts w:ascii="Times New Roman" w:hAnsi="Times New Roman" w:cs="Times New Roman"/>
          <w:i/>
          <w:noProof/>
        </w:rPr>
        <w:t>Visual query systems for databases: A survey.</w:t>
      </w:r>
      <w:r w:rsidRPr="00A26F7F">
        <w:rPr>
          <w:rFonts w:ascii="Times New Roman" w:hAnsi="Times New Roman" w:cs="Times New Roman"/>
          <w:noProof/>
        </w:rPr>
        <w:t xml:space="preserve"> Journal of Visual Languages and Computing, 1997. </w:t>
      </w:r>
      <w:r w:rsidRPr="00A26F7F">
        <w:rPr>
          <w:rFonts w:ascii="Times New Roman" w:hAnsi="Times New Roman" w:cs="Times New Roman"/>
          <w:b/>
          <w:noProof/>
        </w:rPr>
        <w:t>8</w:t>
      </w:r>
      <w:r w:rsidRPr="00A26F7F">
        <w:rPr>
          <w:rFonts w:ascii="Times New Roman" w:hAnsi="Times New Roman" w:cs="Times New Roman"/>
          <w:noProof/>
        </w:rPr>
        <w:t>: p. 215-260.</w:t>
      </w:r>
    </w:p>
    <w:p w14:paraId="57D6D246" w14:textId="29C0D933"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685DCC">
      <w:footerReference w:type="default" r:id="rId16"/>
      <w:pgSz w:w="11900" w:h="16840"/>
      <w:pgMar w:top="1440" w:right="1800" w:bottom="1440" w:left="1800" w:header="708" w:footer="708"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780210" w:rsidRDefault="00780210" w:rsidP="00D00443">
      <w:r>
        <w:separator/>
      </w:r>
    </w:p>
  </w:endnote>
  <w:endnote w:type="continuationSeparator" w:id="0">
    <w:p w14:paraId="7BF6819B" w14:textId="77777777" w:rsidR="00780210" w:rsidRDefault="00780210"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780210" w:rsidRPr="00326A8E" w:rsidRDefault="00780210"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58081A">
      <w:rPr>
        <w:rStyle w:val="PageNumber"/>
        <w:rFonts w:ascii="Times New Roman" w:hAnsi="Times New Roman" w:cs="Times New Roman"/>
        <w:noProof/>
      </w:rPr>
      <w:t>1</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780210" w:rsidRDefault="00780210" w:rsidP="00D00443">
      <w:r>
        <w:separator/>
      </w:r>
    </w:p>
  </w:footnote>
  <w:footnote w:type="continuationSeparator" w:id="0">
    <w:p w14:paraId="4BA9F06E" w14:textId="77777777" w:rsidR="00780210" w:rsidRDefault="00780210" w:rsidP="00D0044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87655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98B44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C6B2281"/>
    <w:multiLevelType w:val="hybridMultilevel"/>
    <w:tmpl w:val="AD18DDB2"/>
    <w:lvl w:ilvl="0" w:tplc="7BE43608">
      <w:start w:val="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F0D070E"/>
    <w:multiLevelType w:val="multilevel"/>
    <w:tmpl w:val="D1683BFA"/>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nsid w:val="16EA423E"/>
    <w:multiLevelType w:val="multilevel"/>
    <w:tmpl w:val="16481A1C"/>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269548D4"/>
    <w:multiLevelType w:val="multilevel"/>
    <w:tmpl w:val="C51675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28894F9E"/>
    <w:multiLevelType w:val="hybridMultilevel"/>
    <w:tmpl w:val="15C6CE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28B8518C"/>
    <w:multiLevelType w:val="multilevel"/>
    <w:tmpl w:val="5D7276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A802472"/>
    <w:multiLevelType w:val="hybridMultilevel"/>
    <w:tmpl w:val="B9AA57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B71560F"/>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2D61139A"/>
    <w:multiLevelType w:val="multilevel"/>
    <w:tmpl w:val="70ECA42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2EF9559B"/>
    <w:multiLevelType w:val="hybridMultilevel"/>
    <w:tmpl w:val="A746B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1791E7F"/>
    <w:multiLevelType w:val="multilevel"/>
    <w:tmpl w:val="C516753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34167167"/>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nsid w:val="359E3ED6"/>
    <w:multiLevelType w:val="multilevel"/>
    <w:tmpl w:val="C40A5C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35C873AD"/>
    <w:multiLevelType w:val="hybridMultilevel"/>
    <w:tmpl w:val="2724FC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42B320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6651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4D45193E"/>
    <w:multiLevelType w:val="multilevel"/>
    <w:tmpl w:val="3260DA6A"/>
    <w:lvl w:ilvl="0">
      <w:start w:val="1"/>
      <w:numFmt w:val="decimal"/>
      <w:lvlText w:val="%1"/>
      <w:lvlJc w:val="left"/>
      <w:pPr>
        <w:ind w:left="432" w:hanging="432"/>
      </w:pPr>
      <w:rPr>
        <w:rFonts w:hint="default"/>
      </w:rPr>
    </w:lvl>
    <w:lvl w:ilvl="1">
      <w:start w:val="1"/>
      <w:numFmt w:val="none"/>
      <w:lvlText w:val="4.1"/>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50A924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53954F4B"/>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nsid w:val="545D43E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55FE2D6A"/>
    <w:multiLevelType w:val="multilevel"/>
    <w:tmpl w:val="16481A1C"/>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nsid w:val="56803ABE"/>
    <w:multiLevelType w:val="hybridMultilevel"/>
    <w:tmpl w:val="818C508C"/>
    <w:lvl w:ilvl="0" w:tplc="B3C0648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D85774"/>
    <w:multiLevelType w:val="multilevel"/>
    <w:tmpl w:val="BF9C6C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9">
    <w:nsid w:val="6CB40E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DDE3DC2"/>
    <w:multiLevelType w:val="hybridMultilevel"/>
    <w:tmpl w:val="1E2CC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EEB7EB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nsid w:val="706E0AAA"/>
    <w:multiLevelType w:val="hybridMultilevel"/>
    <w:tmpl w:val="B71E78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70CE5B4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71B1712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726F6BF1"/>
    <w:multiLevelType w:val="hybridMultilevel"/>
    <w:tmpl w:val="A16897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nsid w:val="74B51F34"/>
    <w:multiLevelType w:val="multilevel"/>
    <w:tmpl w:val="3260DA6A"/>
    <w:lvl w:ilvl="0">
      <w:start w:val="1"/>
      <w:numFmt w:val="decimal"/>
      <w:lvlText w:val="%1"/>
      <w:lvlJc w:val="left"/>
      <w:pPr>
        <w:ind w:left="432" w:hanging="432"/>
      </w:pPr>
      <w:rPr>
        <w:rFonts w:hint="default"/>
      </w:rPr>
    </w:lvl>
    <w:lvl w:ilvl="1">
      <w:start w:val="1"/>
      <w:numFmt w:val="none"/>
      <w:lvlText w:val="4.1"/>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nsid w:val="764E6A9A"/>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8">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7D74D9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nsid w:val="7C546732"/>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nsid w:val="7CAE78FC"/>
    <w:multiLevelType w:val="hybridMultilevel"/>
    <w:tmpl w:val="5D727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FF0751E"/>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2"/>
  </w:num>
  <w:num w:numId="2">
    <w:abstractNumId w:val="16"/>
  </w:num>
  <w:num w:numId="3">
    <w:abstractNumId w:val="32"/>
  </w:num>
  <w:num w:numId="4">
    <w:abstractNumId w:val="35"/>
  </w:num>
  <w:num w:numId="5">
    <w:abstractNumId w:val="9"/>
  </w:num>
  <w:num w:numId="6">
    <w:abstractNumId w:val="7"/>
  </w:num>
  <w:num w:numId="7">
    <w:abstractNumId w:val="3"/>
  </w:num>
  <w:num w:numId="8">
    <w:abstractNumId w:val="27"/>
  </w:num>
  <w:num w:numId="9">
    <w:abstractNumId w:val="22"/>
  </w:num>
  <w:num w:numId="10">
    <w:abstractNumId w:val="13"/>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4"/>
  </w:num>
  <w:num w:numId="14">
    <w:abstractNumId w:val="22"/>
  </w:num>
  <w:num w:numId="15">
    <w:abstractNumId w:val="5"/>
  </w:num>
  <w:num w:numId="1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6"/>
  </w:num>
  <w:num w:numId="18">
    <w:abstractNumId w:val="28"/>
  </w:num>
  <w:num w:numId="19">
    <w:abstractNumId w:val="1"/>
  </w:num>
  <w:num w:numId="20">
    <w:abstractNumId w:val="10"/>
  </w:num>
  <w:num w:numId="21">
    <w:abstractNumId w:val="36"/>
  </w:num>
  <w:num w:numId="22">
    <w:abstractNumId w:val="25"/>
  </w:num>
  <w:num w:numId="23">
    <w:abstractNumId w:val="40"/>
  </w:num>
  <w:num w:numId="24">
    <w:abstractNumId w:val="11"/>
  </w:num>
  <w:num w:numId="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9"/>
  </w:num>
  <w:num w:numId="27">
    <w:abstractNumId w:val="21"/>
  </w:num>
  <w:num w:numId="28">
    <w:abstractNumId w:val="31"/>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4"/>
  </w:num>
  <w:num w:numId="31">
    <w:abstractNumId w:val="42"/>
  </w:num>
  <w:num w:numId="32">
    <w:abstractNumId w:val="17"/>
  </w:num>
  <w:num w:numId="33">
    <w:abstractNumId w:val="14"/>
  </w:num>
  <w:num w:numId="34">
    <w:abstractNumId w:val="34"/>
  </w:num>
  <w:num w:numId="35">
    <w:abstractNumId w:val="23"/>
  </w:num>
  <w:num w:numId="36">
    <w:abstractNumId w:val="37"/>
  </w:num>
  <w:num w:numId="37">
    <w:abstractNumId w:val="33"/>
  </w:num>
  <w:num w:numId="38">
    <w:abstractNumId w:val="20"/>
  </w:num>
  <w:num w:numId="39">
    <w:abstractNumId w:val="2"/>
  </w:num>
  <w:num w:numId="40">
    <w:abstractNumId w:val="29"/>
  </w:num>
  <w:num w:numId="41">
    <w:abstractNumId w:val="18"/>
  </w:num>
  <w:num w:numId="42">
    <w:abstractNumId w:val="12"/>
  </w:num>
  <w:num w:numId="43">
    <w:abstractNumId w:val="41"/>
  </w:num>
  <w:num w:numId="44">
    <w:abstractNumId w:val="0"/>
  </w:num>
  <w:num w:numId="45">
    <w:abstractNumId w:val="8"/>
  </w:num>
  <w:num w:numId="46">
    <w:abstractNumId w:val="38"/>
  </w:num>
  <w:num w:numId="47">
    <w:abstractNumId w:val="30"/>
  </w:num>
  <w:num w:numId="48">
    <w:abstractNumId w:val="15"/>
  </w:num>
  <w:num w:numId="4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7&lt;/item&gt;&lt;item&gt;38&lt;/item&gt;&lt;item&gt;39&lt;/item&gt;&lt;item&gt;41&lt;/item&gt;&lt;item&gt;42&lt;/item&gt;&lt;item&gt;44&lt;/item&gt;&lt;item&gt;45&lt;/item&gt;&lt;item&gt;46&lt;/item&gt;&lt;item&gt;47&lt;/item&gt;&lt;item&gt;49&lt;/item&gt;&lt;item&gt;51&lt;/item&gt;&lt;item&gt;56&lt;/item&gt;&lt;item&gt;5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C08"/>
    <w:rsid w:val="00006DA1"/>
    <w:rsid w:val="00011C1E"/>
    <w:rsid w:val="00017B30"/>
    <w:rsid w:val="00020BF0"/>
    <w:rsid w:val="00021B2C"/>
    <w:rsid w:val="00032718"/>
    <w:rsid w:val="00034D9F"/>
    <w:rsid w:val="00035E33"/>
    <w:rsid w:val="000435EB"/>
    <w:rsid w:val="000547D2"/>
    <w:rsid w:val="0005742D"/>
    <w:rsid w:val="00057805"/>
    <w:rsid w:val="00061573"/>
    <w:rsid w:val="00061C01"/>
    <w:rsid w:val="00062A8A"/>
    <w:rsid w:val="000651BB"/>
    <w:rsid w:val="00070601"/>
    <w:rsid w:val="00074562"/>
    <w:rsid w:val="0008307A"/>
    <w:rsid w:val="0008320A"/>
    <w:rsid w:val="000919D2"/>
    <w:rsid w:val="00093346"/>
    <w:rsid w:val="00096CB2"/>
    <w:rsid w:val="000A61D0"/>
    <w:rsid w:val="000B08DA"/>
    <w:rsid w:val="000B0FDC"/>
    <w:rsid w:val="000B7266"/>
    <w:rsid w:val="000C153E"/>
    <w:rsid w:val="000C4713"/>
    <w:rsid w:val="000D00B2"/>
    <w:rsid w:val="000D141B"/>
    <w:rsid w:val="000D53EA"/>
    <w:rsid w:val="000E0DCB"/>
    <w:rsid w:val="000E1D0C"/>
    <w:rsid w:val="000E33CB"/>
    <w:rsid w:val="000E635A"/>
    <w:rsid w:val="000F1492"/>
    <w:rsid w:val="000F46B9"/>
    <w:rsid w:val="000F4FDD"/>
    <w:rsid w:val="001217EC"/>
    <w:rsid w:val="001252C5"/>
    <w:rsid w:val="00130770"/>
    <w:rsid w:val="00130A30"/>
    <w:rsid w:val="00140012"/>
    <w:rsid w:val="00140BF0"/>
    <w:rsid w:val="001507C1"/>
    <w:rsid w:val="00150CD1"/>
    <w:rsid w:val="00151B72"/>
    <w:rsid w:val="00160FBE"/>
    <w:rsid w:val="001633AA"/>
    <w:rsid w:val="00163DAF"/>
    <w:rsid w:val="001666E4"/>
    <w:rsid w:val="00171970"/>
    <w:rsid w:val="00172901"/>
    <w:rsid w:val="001731B7"/>
    <w:rsid w:val="001737C8"/>
    <w:rsid w:val="00174099"/>
    <w:rsid w:val="001778BA"/>
    <w:rsid w:val="00180061"/>
    <w:rsid w:val="00183091"/>
    <w:rsid w:val="00186E0C"/>
    <w:rsid w:val="001872FB"/>
    <w:rsid w:val="00191A0F"/>
    <w:rsid w:val="00194D48"/>
    <w:rsid w:val="00195211"/>
    <w:rsid w:val="0019680C"/>
    <w:rsid w:val="001B1C75"/>
    <w:rsid w:val="001B1FC5"/>
    <w:rsid w:val="001B3439"/>
    <w:rsid w:val="001B3B4D"/>
    <w:rsid w:val="001B5D9E"/>
    <w:rsid w:val="001C6BDA"/>
    <w:rsid w:val="001D1EA4"/>
    <w:rsid w:val="001D2C36"/>
    <w:rsid w:val="001D4ADC"/>
    <w:rsid w:val="001E3997"/>
    <w:rsid w:val="001E654C"/>
    <w:rsid w:val="001F3EAE"/>
    <w:rsid w:val="001F4A6A"/>
    <w:rsid w:val="00201197"/>
    <w:rsid w:val="002028C9"/>
    <w:rsid w:val="00214713"/>
    <w:rsid w:val="002152A3"/>
    <w:rsid w:val="0022105A"/>
    <w:rsid w:val="00221184"/>
    <w:rsid w:val="002266F3"/>
    <w:rsid w:val="002313C0"/>
    <w:rsid w:val="00234EDF"/>
    <w:rsid w:val="00243AE2"/>
    <w:rsid w:val="00245535"/>
    <w:rsid w:val="00246CDA"/>
    <w:rsid w:val="00253B2B"/>
    <w:rsid w:val="00254091"/>
    <w:rsid w:val="00260EE0"/>
    <w:rsid w:val="00261BFD"/>
    <w:rsid w:val="00261F80"/>
    <w:rsid w:val="00273FB1"/>
    <w:rsid w:val="00276244"/>
    <w:rsid w:val="00276EFC"/>
    <w:rsid w:val="00282B1B"/>
    <w:rsid w:val="00283B44"/>
    <w:rsid w:val="002912B3"/>
    <w:rsid w:val="002913E5"/>
    <w:rsid w:val="002A0E27"/>
    <w:rsid w:val="002A1B45"/>
    <w:rsid w:val="002A1E23"/>
    <w:rsid w:val="002A2157"/>
    <w:rsid w:val="002A2758"/>
    <w:rsid w:val="002A28CE"/>
    <w:rsid w:val="002A2FD0"/>
    <w:rsid w:val="002A356E"/>
    <w:rsid w:val="002B6211"/>
    <w:rsid w:val="002B689E"/>
    <w:rsid w:val="002B7087"/>
    <w:rsid w:val="002B7165"/>
    <w:rsid w:val="002C0D2F"/>
    <w:rsid w:val="002C2493"/>
    <w:rsid w:val="002C5970"/>
    <w:rsid w:val="002D300A"/>
    <w:rsid w:val="002D4636"/>
    <w:rsid w:val="002D7243"/>
    <w:rsid w:val="002E1103"/>
    <w:rsid w:val="002E30A7"/>
    <w:rsid w:val="002E6946"/>
    <w:rsid w:val="002E7DAB"/>
    <w:rsid w:val="002F018B"/>
    <w:rsid w:val="002F3AF8"/>
    <w:rsid w:val="002F41CD"/>
    <w:rsid w:val="002F590B"/>
    <w:rsid w:val="00301A17"/>
    <w:rsid w:val="003047E8"/>
    <w:rsid w:val="003140B4"/>
    <w:rsid w:val="00314D61"/>
    <w:rsid w:val="00320875"/>
    <w:rsid w:val="003259F0"/>
    <w:rsid w:val="00326A8E"/>
    <w:rsid w:val="00332E8C"/>
    <w:rsid w:val="00333E91"/>
    <w:rsid w:val="0033447C"/>
    <w:rsid w:val="003346CA"/>
    <w:rsid w:val="00336113"/>
    <w:rsid w:val="0033685C"/>
    <w:rsid w:val="003378B2"/>
    <w:rsid w:val="003437C0"/>
    <w:rsid w:val="00353761"/>
    <w:rsid w:val="00360839"/>
    <w:rsid w:val="0036319F"/>
    <w:rsid w:val="0036327E"/>
    <w:rsid w:val="00365DA2"/>
    <w:rsid w:val="00366685"/>
    <w:rsid w:val="00367A22"/>
    <w:rsid w:val="00373A5D"/>
    <w:rsid w:val="0037699E"/>
    <w:rsid w:val="00392A06"/>
    <w:rsid w:val="003932E3"/>
    <w:rsid w:val="003948B2"/>
    <w:rsid w:val="00394992"/>
    <w:rsid w:val="0039608D"/>
    <w:rsid w:val="00396F61"/>
    <w:rsid w:val="003A12AD"/>
    <w:rsid w:val="003B4AC8"/>
    <w:rsid w:val="003C1893"/>
    <w:rsid w:val="003C4396"/>
    <w:rsid w:val="003C594E"/>
    <w:rsid w:val="003C7F52"/>
    <w:rsid w:val="003D12D0"/>
    <w:rsid w:val="003D2F50"/>
    <w:rsid w:val="003D403C"/>
    <w:rsid w:val="003E4121"/>
    <w:rsid w:val="003F221D"/>
    <w:rsid w:val="003F2EDA"/>
    <w:rsid w:val="003F3DCC"/>
    <w:rsid w:val="003F72FE"/>
    <w:rsid w:val="0040305D"/>
    <w:rsid w:val="0040334A"/>
    <w:rsid w:val="00414D7B"/>
    <w:rsid w:val="0041541C"/>
    <w:rsid w:val="00416118"/>
    <w:rsid w:val="00421AEE"/>
    <w:rsid w:val="00422B9E"/>
    <w:rsid w:val="00431AC2"/>
    <w:rsid w:val="00432217"/>
    <w:rsid w:val="00432F23"/>
    <w:rsid w:val="00443BFD"/>
    <w:rsid w:val="004454B2"/>
    <w:rsid w:val="00454583"/>
    <w:rsid w:val="00456488"/>
    <w:rsid w:val="00460991"/>
    <w:rsid w:val="00461CE5"/>
    <w:rsid w:val="00461F1B"/>
    <w:rsid w:val="00462DCE"/>
    <w:rsid w:val="00463A16"/>
    <w:rsid w:val="00463A1F"/>
    <w:rsid w:val="00463A39"/>
    <w:rsid w:val="004646BC"/>
    <w:rsid w:val="00466E11"/>
    <w:rsid w:val="00467F1B"/>
    <w:rsid w:val="0047030E"/>
    <w:rsid w:val="004749DC"/>
    <w:rsid w:val="004807A3"/>
    <w:rsid w:val="00496F39"/>
    <w:rsid w:val="004A203A"/>
    <w:rsid w:val="004A3795"/>
    <w:rsid w:val="004A3DCE"/>
    <w:rsid w:val="004A511C"/>
    <w:rsid w:val="004B20C5"/>
    <w:rsid w:val="004B3A67"/>
    <w:rsid w:val="004B3AD6"/>
    <w:rsid w:val="004B5E5D"/>
    <w:rsid w:val="004B6669"/>
    <w:rsid w:val="004B7BA3"/>
    <w:rsid w:val="004C1CF1"/>
    <w:rsid w:val="004D25F5"/>
    <w:rsid w:val="004D2D1E"/>
    <w:rsid w:val="004D3356"/>
    <w:rsid w:val="004D6B06"/>
    <w:rsid w:val="004D7BD5"/>
    <w:rsid w:val="004E7FAF"/>
    <w:rsid w:val="004F12BE"/>
    <w:rsid w:val="004F1760"/>
    <w:rsid w:val="00501193"/>
    <w:rsid w:val="00507163"/>
    <w:rsid w:val="00513078"/>
    <w:rsid w:val="005134DF"/>
    <w:rsid w:val="00513C44"/>
    <w:rsid w:val="00515EFB"/>
    <w:rsid w:val="0051703E"/>
    <w:rsid w:val="00520880"/>
    <w:rsid w:val="00523F13"/>
    <w:rsid w:val="0052410F"/>
    <w:rsid w:val="005241B9"/>
    <w:rsid w:val="00527563"/>
    <w:rsid w:val="00530D64"/>
    <w:rsid w:val="00531632"/>
    <w:rsid w:val="005336A0"/>
    <w:rsid w:val="005378F5"/>
    <w:rsid w:val="00540E81"/>
    <w:rsid w:val="00540FE8"/>
    <w:rsid w:val="00541148"/>
    <w:rsid w:val="00542842"/>
    <w:rsid w:val="00545BE2"/>
    <w:rsid w:val="00553100"/>
    <w:rsid w:val="005541B0"/>
    <w:rsid w:val="005554FE"/>
    <w:rsid w:val="00555629"/>
    <w:rsid w:val="00556810"/>
    <w:rsid w:val="005568E7"/>
    <w:rsid w:val="00556C30"/>
    <w:rsid w:val="00557354"/>
    <w:rsid w:val="00562561"/>
    <w:rsid w:val="00563FDE"/>
    <w:rsid w:val="0056675C"/>
    <w:rsid w:val="00566995"/>
    <w:rsid w:val="00567483"/>
    <w:rsid w:val="00567947"/>
    <w:rsid w:val="00574B01"/>
    <w:rsid w:val="00576775"/>
    <w:rsid w:val="0058081A"/>
    <w:rsid w:val="00581BD2"/>
    <w:rsid w:val="005851CC"/>
    <w:rsid w:val="00585FD0"/>
    <w:rsid w:val="00587F48"/>
    <w:rsid w:val="00594EF5"/>
    <w:rsid w:val="00595E79"/>
    <w:rsid w:val="005B22AB"/>
    <w:rsid w:val="005B6E27"/>
    <w:rsid w:val="005B7A73"/>
    <w:rsid w:val="005C0EEA"/>
    <w:rsid w:val="005C10EB"/>
    <w:rsid w:val="005C140C"/>
    <w:rsid w:val="005D1AE5"/>
    <w:rsid w:val="005D5093"/>
    <w:rsid w:val="005E3257"/>
    <w:rsid w:val="005F05C3"/>
    <w:rsid w:val="005F2654"/>
    <w:rsid w:val="00601C86"/>
    <w:rsid w:val="00610032"/>
    <w:rsid w:val="006142A0"/>
    <w:rsid w:val="00620BB5"/>
    <w:rsid w:val="006218A5"/>
    <w:rsid w:val="00624B2F"/>
    <w:rsid w:val="00633B09"/>
    <w:rsid w:val="00637894"/>
    <w:rsid w:val="00644E67"/>
    <w:rsid w:val="00652636"/>
    <w:rsid w:val="00656D2B"/>
    <w:rsid w:val="0066089F"/>
    <w:rsid w:val="006652F0"/>
    <w:rsid w:val="0066537A"/>
    <w:rsid w:val="0066545F"/>
    <w:rsid w:val="00665C9D"/>
    <w:rsid w:val="0066737A"/>
    <w:rsid w:val="00673883"/>
    <w:rsid w:val="00680166"/>
    <w:rsid w:val="00682C8C"/>
    <w:rsid w:val="00683B58"/>
    <w:rsid w:val="00684FEA"/>
    <w:rsid w:val="00685DCC"/>
    <w:rsid w:val="00691582"/>
    <w:rsid w:val="00692A19"/>
    <w:rsid w:val="006953A7"/>
    <w:rsid w:val="00695CF2"/>
    <w:rsid w:val="006C166C"/>
    <w:rsid w:val="006C262F"/>
    <w:rsid w:val="006D3A7F"/>
    <w:rsid w:val="006D42C4"/>
    <w:rsid w:val="006E28A0"/>
    <w:rsid w:val="006E512A"/>
    <w:rsid w:val="006F00B9"/>
    <w:rsid w:val="006F0121"/>
    <w:rsid w:val="006F10A7"/>
    <w:rsid w:val="006F2E3D"/>
    <w:rsid w:val="006F7D7B"/>
    <w:rsid w:val="00703DC8"/>
    <w:rsid w:val="00703FF2"/>
    <w:rsid w:val="00705BD2"/>
    <w:rsid w:val="00710E5C"/>
    <w:rsid w:val="00713B97"/>
    <w:rsid w:val="00714848"/>
    <w:rsid w:val="007159CD"/>
    <w:rsid w:val="007214D3"/>
    <w:rsid w:val="00721C6E"/>
    <w:rsid w:val="00724C47"/>
    <w:rsid w:val="00727A8B"/>
    <w:rsid w:val="00730BE5"/>
    <w:rsid w:val="007324D8"/>
    <w:rsid w:val="00733369"/>
    <w:rsid w:val="00737C1D"/>
    <w:rsid w:val="0074150F"/>
    <w:rsid w:val="00742C8F"/>
    <w:rsid w:val="00744B23"/>
    <w:rsid w:val="00747D17"/>
    <w:rsid w:val="00751697"/>
    <w:rsid w:val="00751D83"/>
    <w:rsid w:val="00752557"/>
    <w:rsid w:val="007527FD"/>
    <w:rsid w:val="00754CE0"/>
    <w:rsid w:val="00757464"/>
    <w:rsid w:val="00763E8B"/>
    <w:rsid w:val="00766A13"/>
    <w:rsid w:val="007729D3"/>
    <w:rsid w:val="0077792C"/>
    <w:rsid w:val="00777E46"/>
    <w:rsid w:val="00780210"/>
    <w:rsid w:val="007826E5"/>
    <w:rsid w:val="00782999"/>
    <w:rsid w:val="00784665"/>
    <w:rsid w:val="00784B96"/>
    <w:rsid w:val="00793180"/>
    <w:rsid w:val="007949B8"/>
    <w:rsid w:val="007A171A"/>
    <w:rsid w:val="007A3B27"/>
    <w:rsid w:val="007A4D8F"/>
    <w:rsid w:val="007B0C63"/>
    <w:rsid w:val="007B244E"/>
    <w:rsid w:val="007B3A80"/>
    <w:rsid w:val="007B5022"/>
    <w:rsid w:val="007B7EBD"/>
    <w:rsid w:val="007C1A87"/>
    <w:rsid w:val="007C5004"/>
    <w:rsid w:val="007C5228"/>
    <w:rsid w:val="007C612E"/>
    <w:rsid w:val="007D2F30"/>
    <w:rsid w:val="007D5FD9"/>
    <w:rsid w:val="007E2518"/>
    <w:rsid w:val="007E5411"/>
    <w:rsid w:val="007F617B"/>
    <w:rsid w:val="007F7911"/>
    <w:rsid w:val="00804F5B"/>
    <w:rsid w:val="008121ED"/>
    <w:rsid w:val="00815AE1"/>
    <w:rsid w:val="00820F82"/>
    <w:rsid w:val="008235FC"/>
    <w:rsid w:val="008300FC"/>
    <w:rsid w:val="008308BB"/>
    <w:rsid w:val="0084774C"/>
    <w:rsid w:val="00856837"/>
    <w:rsid w:val="008576CA"/>
    <w:rsid w:val="00864EEA"/>
    <w:rsid w:val="00866566"/>
    <w:rsid w:val="00866AFB"/>
    <w:rsid w:val="00871441"/>
    <w:rsid w:val="00874381"/>
    <w:rsid w:val="00874403"/>
    <w:rsid w:val="0087589F"/>
    <w:rsid w:val="00875B4D"/>
    <w:rsid w:val="00882049"/>
    <w:rsid w:val="00885477"/>
    <w:rsid w:val="00885DC7"/>
    <w:rsid w:val="00887EA8"/>
    <w:rsid w:val="008913B1"/>
    <w:rsid w:val="008942EE"/>
    <w:rsid w:val="008962B8"/>
    <w:rsid w:val="008964D8"/>
    <w:rsid w:val="008A0C2C"/>
    <w:rsid w:val="008A2E4D"/>
    <w:rsid w:val="008B40B8"/>
    <w:rsid w:val="008B5008"/>
    <w:rsid w:val="008B6D2B"/>
    <w:rsid w:val="008B7C55"/>
    <w:rsid w:val="008C1BB5"/>
    <w:rsid w:val="008C31C6"/>
    <w:rsid w:val="008C444F"/>
    <w:rsid w:val="008C45FB"/>
    <w:rsid w:val="008C4AFC"/>
    <w:rsid w:val="008D163C"/>
    <w:rsid w:val="008D6C30"/>
    <w:rsid w:val="008D74C6"/>
    <w:rsid w:val="008E0285"/>
    <w:rsid w:val="008E0E02"/>
    <w:rsid w:val="008F1E20"/>
    <w:rsid w:val="008F5522"/>
    <w:rsid w:val="00904098"/>
    <w:rsid w:val="00905131"/>
    <w:rsid w:val="009052F2"/>
    <w:rsid w:val="00905689"/>
    <w:rsid w:val="009073E7"/>
    <w:rsid w:val="009137FD"/>
    <w:rsid w:val="00915A6B"/>
    <w:rsid w:val="00916F34"/>
    <w:rsid w:val="0092410F"/>
    <w:rsid w:val="009260F6"/>
    <w:rsid w:val="009266A9"/>
    <w:rsid w:val="009302D3"/>
    <w:rsid w:val="009333FA"/>
    <w:rsid w:val="00943931"/>
    <w:rsid w:val="00952F52"/>
    <w:rsid w:val="00962155"/>
    <w:rsid w:val="00963C41"/>
    <w:rsid w:val="00964EBE"/>
    <w:rsid w:val="00967D6B"/>
    <w:rsid w:val="00981D59"/>
    <w:rsid w:val="00983285"/>
    <w:rsid w:val="00984C4F"/>
    <w:rsid w:val="00984F9A"/>
    <w:rsid w:val="009854F6"/>
    <w:rsid w:val="00987CA0"/>
    <w:rsid w:val="009930BA"/>
    <w:rsid w:val="009A10E3"/>
    <w:rsid w:val="009A1487"/>
    <w:rsid w:val="009A5F5E"/>
    <w:rsid w:val="009B223B"/>
    <w:rsid w:val="009B31D1"/>
    <w:rsid w:val="009B437E"/>
    <w:rsid w:val="009B4F71"/>
    <w:rsid w:val="009C2580"/>
    <w:rsid w:val="009C5684"/>
    <w:rsid w:val="009C641F"/>
    <w:rsid w:val="009D1A3F"/>
    <w:rsid w:val="009D4169"/>
    <w:rsid w:val="009D5CEC"/>
    <w:rsid w:val="009E0DA5"/>
    <w:rsid w:val="009E78C6"/>
    <w:rsid w:val="009F0218"/>
    <w:rsid w:val="009F5FAF"/>
    <w:rsid w:val="00A03743"/>
    <w:rsid w:val="00A11A2D"/>
    <w:rsid w:val="00A2002F"/>
    <w:rsid w:val="00A21CF9"/>
    <w:rsid w:val="00A22501"/>
    <w:rsid w:val="00A22CA6"/>
    <w:rsid w:val="00A24CD9"/>
    <w:rsid w:val="00A264B1"/>
    <w:rsid w:val="00A26F7F"/>
    <w:rsid w:val="00A3009D"/>
    <w:rsid w:val="00A36928"/>
    <w:rsid w:val="00A3778C"/>
    <w:rsid w:val="00A4211C"/>
    <w:rsid w:val="00A447B8"/>
    <w:rsid w:val="00A44CA2"/>
    <w:rsid w:val="00A52041"/>
    <w:rsid w:val="00A53AE5"/>
    <w:rsid w:val="00A57525"/>
    <w:rsid w:val="00A57911"/>
    <w:rsid w:val="00A57A87"/>
    <w:rsid w:val="00A67AD8"/>
    <w:rsid w:val="00A75535"/>
    <w:rsid w:val="00A763B6"/>
    <w:rsid w:val="00A81A70"/>
    <w:rsid w:val="00A847FE"/>
    <w:rsid w:val="00A85127"/>
    <w:rsid w:val="00A86A78"/>
    <w:rsid w:val="00A91E41"/>
    <w:rsid w:val="00A92EB8"/>
    <w:rsid w:val="00A95511"/>
    <w:rsid w:val="00A96AB2"/>
    <w:rsid w:val="00A975AB"/>
    <w:rsid w:val="00AB08EE"/>
    <w:rsid w:val="00AB4C17"/>
    <w:rsid w:val="00AB5636"/>
    <w:rsid w:val="00AB6B13"/>
    <w:rsid w:val="00AC062D"/>
    <w:rsid w:val="00AC2A36"/>
    <w:rsid w:val="00AC2D82"/>
    <w:rsid w:val="00AC7C79"/>
    <w:rsid w:val="00AD2C3A"/>
    <w:rsid w:val="00AD330D"/>
    <w:rsid w:val="00AE1315"/>
    <w:rsid w:val="00AE1A21"/>
    <w:rsid w:val="00AE427B"/>
    <w:rsid w:val="00AE45B3"/>
    <w:rsid w:val="00AE68FB"/>
    <w:rsid w:val="00AF019F"/>
    <w:rsid w:val="00AF06D9"/>
    <w:rsid w:val="00AF0FF7"/>
    <w:rsid w:val="00AF1808"/>
    <w:rsid w:val="00AF6910"/>
    <w:rsid w:val="00B015DA"/>
    <w:rsid w:val="00B0515E"/>
    <w:rsid w:val="00B07C7C"/>
    <w:rsid w:val="00B135C0"/>
    <w:rsid w:val="00B17087"/>
    <w:rsid w:val="00B17389"/>
    <w:rsid w:val="00B26E7E"/>
    <w:rsid w:val="00B27F43"/>
    <w:rsid w:val="00B301D4"/>
    <w:rsid w:val="00B31E59"/>
    <w:rsid w:val="00B3309A"/>
    <w:rsid w:val="00B35B5F"/>
    <w:rsid w:val="00B407B9"/>
    <w:rsid w:val="00B435DD"/>
    <w:rsid w:val="00B452E2"/>
    <w:rsid w:val="00B473E1"/>
    <w:rsid w:val="00B54DB5"/>
    <w:rsid w:val="00B66271"/>
    <w:rsid w:val="00B71557"/>
    <w:rsid w:val="00B75E9F"/>
    <w:rsid w:val="00B81D2E"/>
    <w:rsid w:val="00B82EE5"/>
    <w:rsid w:val="00B84850"/>
    <w:rsid w:val="00B85DEA"/>
    <w:rsid w:val="00B86F66"/>
    <w:rsid w:val="00BA09E1"/>
    <w:rsid w:val="00BA19E0"/>
    <w:rsid w:val="00BA5AA8"/>
    <w:rsid w:val="00BA6909"/>
    <w:rsid w:val="00BA7D72"/>
    <w:rsid w:val="00BB7057"/>
    <w:rsid w:val="00BC2C58"/>
    <w:rsid w:val="00BC3A31"/>
    <w:rsid w:val="00BC42E1"/>
    <w:rsid w:val="00BC5E09"/>
    <w:rsid w:val="00BE1E8F"/>
    <w:rsid w:val="00BE48BB"/>
    <w:rsid w:val="00BF09F5"/>
    <w:rsid w:val="00BF1488"/>
    <w:rsid w:val="00BF1F19"/>
    <w:rsid w:val="00BF29C1"/>
    <w:rsid w:val="00BF2C2A"/>
    <w:rsid w:val="00BF5256"/>
    <w:rsid w:val="00C066F9"/>
    <w:rsid w:val="00C130EF"/>
    <w:rsid w:val="00C160B6"/>
    <w:rsid w:val="00C201F3"/>
    <w:rsid w:val="00C26FA7"/>
    <w:rsid w:val="00C400BA"/>
    <w:rsid w:val="00C425D5"/>
    <w:rsid w:val="00C429F6"/>
    <w:rsid w:val="00C46A81"/>
    <w:rsid w:val="00C51021"/>
    <w:rsid w:val="00C552F2"/>
    <w:rsid w:val="00C55C34"/>
    <w:rsid w:val="00C56E54"/>
    <w:rsid w:val="00C65447"/>
    <w:rsid w:val="00C80E82"/>
    <w:rsid w:val="00C8200E"/>
    <w:rsid w:val="00C8377D"/>
    <w:rsid w:val="00C841F5"/>
    <w:rsid w:val="00C87A52"/>
    <w:rsid w:val="00C9067A"/>
    <w:rsid w:val="00C90DC2"/>
    <w:rsid w:val="00C91CE9"/>
    <w:rsid w:val="00C93738"/>
    <w:rsid w:val="00CA13E8"/>
    <w:rsid w:val="00CA3363"/>
    <w:rsid w:val="00CB1BEA"/>
    <w:rsid w:val="00CB1FEB"/>
    <w:rsid w:val="00CB28D4"/>
    <w:rsid w:val="00CB5A69"/>
    <w:rsid w:val="00CB63E7"/>
    <w:rsid w:val="00CC2E68"/>
    <w:rsid w:val="00CC3B8E"/>
    <w:rsid w:val="00CC574B"/>
    <w:rsid w:val="00CC58AB"/>
    <w:rsid w:val="00CC5C73"/>
    <w:rsid w:val="00CD041A"/>
    <w:rsid w:val="00CD5841"/>
    <w:rsid w:val="00CE0AC8"/>
    <w:rsid w:val="00CE0CFD"/>
    <w:rsid w:val="00CE1629"/>
    <w:rsid w:val="00CE2F4F"/>
    <w:rsid w:val="00CE4B20"/>
    <w:rsid w:val="00CE7DAB"/>
    <w:rsid w:val="00CF0B2D"/>
    <w:rsid w:val="00CF0E40"/>
    <w:rsid w:val="00CF5C2F"/>
    <w:rsid w:val="00CF74FE"/>
    <w:rsid w:val="00D0001E"/>
    <w:rsid w:val="00D00443"/>
    <w:rsid w:val="00D017BF"/>
    <w:rsid w:val="00D01B0D"/>
    <w:rsid w:val="00D03BF4"/>
    <w:rsid w:val="00D053E0"/>
    <w:rsid w:val="00D05DBA"/>
    <w:rsid w:val="00D07A45"/>
    <w:rsid w:val="00D1110F"/>
    <w:rsid w:val="00D13282"/>
    <w:rsid w:val="00D25775"/>
    <w:rsid w:val="00D27069"/>
    <w:rsid w:val="00D35769"/>
    <w:rsid w:val="00D364D2"/>
    <w:rsid w:val="00D53F48"/>
    <w:rsid w:val="00D625E8"/>
    <w:rsid w:val="00D634AD"/>
    <w:rsid w:val="00D66491"/>
    <w:rsid w:val="00D66CF3"/>
    <w:rsid w:val="00D72475"/>
    <w:rsid w:val="00D81F4F"/>
    <w:rsid w:val="00D822E4"/>
    <w:rsid w:val="00D837C9"/>
    <w:rsid w:val="00D92D38"/>
    <w:rsid w:val="00D962C1"/>
    <w:rsid w:val="00D967FF"/>
    <w:rsid w:val="00D978FB"/>
    <w:rsid w:val="00DA473E"/>
    <w:rsid w:val="00DA6512"/>
    <w:rsid w:val="00DA7AE1"/>
    <w:rsid w:val="00DB2ED0"/>
    <w:rsid w:val="00DB3F32"/>
    <w:rsid w:val="00DC7C96"/>
    <w:rsid w:val="00DD4BA9"/>
    <w:rsid w:val="00DE4E73"/>
    <w:rsid w:val="00DE695C"/>
    <w:rsid w:val="00DF0DBA"/>
    <w:rsid w:val="00DF2D59"/>
    <w:rsid w:val="00DF402C"/>
    <w:rsid w:val="00DF4D2D"/>
    <w:rsid w:val="00DF6266"/>
    <w:rsid w:val="00DF70FE"/>
    <w:rsid w:val="00DF7665"/>
    <w:rsid w:val="00E006AC"/>
    <w:rsid w:val="00E10FA8"/>
    <w:rsid w:val="00E127FB"/>
    <w:rsid w:val="00E12C02"/>
    <w:rsid w:val="00E1523E"/>
    <w:rsid w:val="00E1696D"/>
    <w:rsid w:val="00E25986"/>
    <w:rsid w:val="00E27B46"/>
    <w:rsid w:val="00E32D5F"/>
    <w:rsid w:val="00E33558"/>
    <w:rsid w:val="00E42C83"/>
    <w:rsid w:val="00E46DA5"/>
    <w:rsid w:val="00E46FF6"/>
    <w:rsid w:val="00E51E29"/>
    <w:rsid w:val="00E60046"/>
    <w:rsid w:val="00E638E2"/>
    <w:rsid w:val="00E654A4"/>
    <w:rsid w:val="00E6752D"/>
    <w:rsid w:val="00E71F8D"/>
    <w:rsid w:val="00E72BDF"/>
    <w:rsid w:val="00E74274"/>
    <w:rsid w:val="00E75921"/>
    <w:rsid w:val="00E80DD0"/>
    <w:rsid w:val="00E81F9F"/>
    <w:rsid w:val="00E8333C"/>
    <w:rsid w:val="00E874ED"/>
    <w:rsid w:val="00E90EB1"/>
    <w:rsid w:val="00E948A7"/>
    <w:rsid w:val="00E9704F"/>
    <w:rsid w:val="00EA1048"/>
    <w:rsid w:val="00EA1B82"/>
    <w:rsid w:val="00EA1C7A"/>
    <w:rsid w:val="00EA51EC"/>
    <w:rsid w:val="00EA79A0"/>
    <w:rsid w:val="00EA7DB8"/>
    <w:rsid w:val="00EB02AF"/>
    <w:rsid w:val="00EB0FE1"/>
    <w:rsid w:val="00EB34D0"/>
    <w:rsid w:val="00EB35C4"/>
    <w:rsid w:val="00EB492A"/>
    <w:rsid w:val="00EC0081"/>
    <w:rsid w:val="00EC1C92"/>
    <w:rsid w:val="00EC5BB2"/>
    <w:rsid w:val="00EC6673"/>
    <w:rsid w:val="00EE042A"/>
    <w:rsid w:val="00EE0A5A"/>
    <w:rsid w:val="00EE50CD"/>
    <w:rsid w:val="00EE773C"/>
    <w:rsid w:val="00EF3474"/>
    <w:rsid w:val="00EF43C4"/>
    <w:rsid w:val="00EF56E7"/>
    <w:rsid w:val="00F12B00"/>
    <w:rsid w:val="00F1443C"/>
    <w:rsid w:val="00F14B8F"/>
    <w:rsid w:val="00F14C80"/>
    <w:rsid w:val="00F154EB"/>
    <w:rsid w:val="00F16162"/>
    <w:rsid w:val="00F20C0D"/>
    <w:rsid w:val="00F20DB7"/>
    <w:rsid w:val="00F23338"/>
    <w:rsid w:val="00F24051"/>
    <w:rsid w:val="00F30DCC"/>
    <w:rsid w:val="00F322B4"/>
    <w:rsid w:val="00F329BF"/>
    <w:rsid w:val="00F32B81"/>
    <w:rsid w:val="00F32C2E"/>
    <w:rsid w:val="00F36D02"/>
    <w:rsid w:val="00F43CA7"/>
    <w:rsid w:val="00F46DDD"/>
    <w:rsid w:val="00F5372E"/>
    <w:rsid w:val="00F575FC"/>
    <w:rsid w:val="00F61CC8"/>
    <w:rsid w:val="00F65DA4"/>
    <w:rsid w:val="00F66BA2"/>
    <w:rsid w:val="00F66E16"/>
    <w:rsid w:val="00F706CD"/>
    <w:rsid w:val="00F70EDE"/>
    <w:rsid w:val="00F73836"/>
    <w:rsid w:val="00F81F33"/>
    <w:rsid w:val="00F84FDB"/>
    <w:rsid w:val="00F93FF3"/>
    <w:rsid w:val="00F97911"/>
    <w:rsid w:val="00F97A27"/>
    <w:rsid w:val="00FA5A58"/>
    <w:rsid w:val="00FA75B1"/>
    <w:rsid w:val="00FB12C9"/>
    <w:rsid w:val="00FB799C"/>
    <w:rsid w:val="00FC3048"/>
    <w:rsid w:val="00FC79B7"/>
    <w:rsid w:val="00FD16D0"/>
    <w:rsid w:val="00FD6A4C"/>
    <w:rsid w:val="00FD7FC6"/>
    <w:rsid w:val="00FE0696"/>
    <w:rsid w:val="00FF264C"/>
    <w:rsid w:val="00FF299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27"/>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3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A22501"/>
    <w:pPr>
      <w:spacing w:after="200"/>
    </w:pPr>
    <w:rPr>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27"/>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2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2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2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2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2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2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2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2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3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A22501"/>
    <w:pPr>
      <w:spacing w:after="200"/>
    </w:pPr>
    <w:rPr>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tudentnet.cs.manchester.ac.uk/pgt/2013/COMP60990/project/projectbookdetails.php?projectid=20889" TargetMode="External"/><Relationship Id="rId12" Type="http://schemas.openxmlformats.org/officeDocument/2006/relationships/hyperlink" Target="http://en.wikipedia.org/wiki/Application_programming_interface" TargetMode="External"/><Relationship Id="rId13" Type="http://schemas.openxmlformats.org/officeDocument/2006/relationships/hyperlink" Target="http://www.w3.org/2001/sw/wiki/OWL" TargetMode="External"/><Relationship Id="rId14" Type="http://schemas.openxmlformats.org/officeDocument/2006/relationships/hyperlink" Target="http://en.wikipedia.org/wiki/Faceted_search" TargetMode="External"/><Relationship Id="rId15" Type="http://schemas.openxmlformats.org/officeDocument/2006/relationships/hyperlink" Target="http://en.wikipedia.org/wiki/Faceted_classification" TargetMode="External"/><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9E8B76-A546-8142-9BEB-55DFECF06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15</Pages>
  <Words>9825</Words>
  <Characters>56009</Characters>
  <Application>Microsoft Macintosh Word</Application>
  <DocSecurity>0</DocSecurity>
  <Lines>466</Lines>
  <Paragraphs>131</Paragraphs>
  <ScaleCrop>false</ScaleCrop>
  <Company/>
  <LinksUpToDate>false</LinksUpToDate>
  <CharactersWithSpaces>65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701</cp:revision>
  <dcterms:created xsi:type="dcterms:W3CDTF">2014-04-14T12:28:00Z</dcterms:created>
  <dcterms:modified xsi:type="dcterms:W3CDTF">2014-05-08T13:54:00Z</dcterms:modified>
</cp:coreProperties>
</file>